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67D96A9" w14:textId="7A4DFEAE" w:rsidR="009D154A" w:rsidRPr="00AF6549" w:rsidRDefault="00841797" w:rsidP="009D154A">
      <w:pPr>
        <w:spacing w:after="0" w:line="480" w:lineRule="exact"/>
        <w:rPr>
          <w:rFonts w:ascii="Times New Roman" w:hAnsi="Times New Roman" w:cs="Times New Roman"/>
          <w:b/>
          <w:sz w:val="24"/>
          <w:szCs w:val="24"/>
        </w:rPr>
      </w:pPr>
      <w:r w:rsidRPr="00E74C51">
        <w:rPr>
          <w:rFonts w:ascii="Times New Roman" w:hAnsi="Times New Roman" w:cs="Times New Roman"/>
          <w:b/>
          <w:bCs/>
          <w:sz w:val="24"/>
          <w:szCs w:val="24"/>
          <w:lang w:val="sv-SE"/>
        </w:rPr>
        <w:t>Supplementary</w:t>
      </w:r>
      <w:r w:rsidR="009D154A" w:rsidRPr="00AF654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54C14">
        <w:rPr>
          <w:rFonts w:ascii="Times New Roman" w:hAnsi="Times New Roman" w:cs="Times New Roman"/>
          <w:b/>
          <w:sz w:val="24"/>
          <w:szCs w:val="24"/>
        </w:rPr>
        <w:t>file</w:t>
      </w:r>
      <w:r w:rsidR="00654C14" w:rsidRPr="00AF654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D154A" w:rsidRPr="00AF6549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9D154A" w:rsidRPr="00AF6549">
        <w:rPr>
          <w:rFonts w:ascii="Times New Roman" w:hAnsi="Times New Roman" w:cs="Times New Roman"/>
          <w:b/>
          <w:i/>
          <w:sz w:val="24"/>
          <w:szCs w:val="24"/>
        </w:rPr>
        <w:t>S. pombe</w:t>
      </w:r>
      <w:r w:rsidR="009D154A" w:rsidRPr="00AF6549">
        <w:rPr>
          <w:rFonts w:ascii="Times New Roman" w:hAnsi="Times New Roman" w:cs="Times New Roman"/>
          <w:b/>
          <w:sz w:val="24"/>
          <w:szCs w:val="24"/>
        </w:rPr>
        <w:t xml:space="preserve"> strains used in this stud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97"/>
        <w:gridCol w:w="4888"/>
        <w:gridCol w:w="2465"/>
      </w:tblGrid>
      <w:tr w:rsidR="009D154A" w:rsidRPr="00AF6549" w14:paraId="5F974998" w14:textId="77777777" w:rsidTr="00A1739A">
        <w:tc>
          <w:tcPr>
            <w:tcW w:w="1997" w:type="dxa"/>
          </w:tcPr>
          <w:p w14:paraId="0B099BA7" w14:textId="77777777" w:rsidR="009D154A" w:rsidRPr="00AF6549" w:rsidRDefault="009D154A" w:rsidP="00A1739A">
            <w:pPr>
              <w:spacing w:after="60" w:line="480" w:lineRule="exac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b/>
                <w:sz w:val="24"/>
                <w:szCs w:val="24"/>
              </w:rPr>
              <w:t>Strain</w:t>
            </w:r>
          </w:p>
        </w:tc>
        <w:tc>
          <w:tcPr>
            <w:tcW w:w="4888" w:type="dxa"/>
          </w:tcPr>
          <w:p w14:paraId="0AA5095F" w14:textId="77777777" w:rsidR="009D154A" w:rsidRPr="00AF6549" w:rsidRDefault="009D154A" w:rsidP="00A1739A">
            <w:pPr>
              <w:spacing w:after="60" w:line="480" w:lineRule="exact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b/>
                <w:sz w:val="24"/>
                <w:szCs w:val="24"/>
              </w:rPr>
              <w:t>Genotype</w:t>
            </w:r>
          </w:p>
        </w:tc>
        <w:tc>
          <w:tcPr>
            <w:tcW w:w="2465" w:type="dxa"/>
          </w:tcPr>
          <w:p w14:paraId="786541B9" w14:textId="77777777" w:rsidR="009D154A" w:rsidRPr="00AF6549" w:rsidRDefault="009D154A" w:rsidP="00A1739A">
            <w:pPr>
              <w:spacing w:after="6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b/>
                <w:sz w:val="24"/>
                <w:szCs w:val="24"/>
              </w:rPr>
              <w:t>Figure; Video; Table; (Reference)</w:t>
            </w:r>
          </w:p>
        </w:tc>
      </w:tr>
      <w:tr w:rsidR="009D154A" w:rsidRPr="00AF6549" w14:paraId="7AC12F02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49EF41EE" w14:textId="77777777" w:rsidR="009D154A" w:rsidRPr="00E51DC1" w:rsidRDefault="009D154A" w:rsidP="00A1739A">
            <w:pPr>
              <w:spacing w:after="6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ure 1</w:t>
            </w:r>
          </w:p>
        </w:tc>
      </w:tr>
      <w:tr w:rsidR="009D154A" w:rsidRPr="00AF6549" w14:paraId="3FC6D7FA" w14:textId="77777777" w:rsidTr="00A1739A">
        <w:tc>
          <w:tcPr>
            <w:tcW w:w="1997" w:type="dxa"/>
          </w:tcPr>
          <w:p w14:paraId="603560F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692</w:t>
            </w:r>
          </w:p>
        </w:tc>
        <w:tc>
          <w:tcPr>
            <w:tcW w:w="4888" w:type="dxa"/>
          </w:tcPr>
          <w:p w14:paraId="7AD63D6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tdTomato-hphMX6 spn1-mEGFP-kanMX6 sad1-mRFP1-kanMX6 ade6-M210 leu1-32 ura4-D18</w:t>
            </w:r>
          </w:p>
        </w:tc>
        <w:tc>
          <w:tcPr>
            <w:tcW w:w="2465" w:type="dxa"/>
          </w:tcPr>
          <w:p w14:paraId="07FE3F1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A, B, D and E</w:t>
            </w:r>
          </w:p>
        </w:tc>
      </w:tr>
      <w:tr w:rsidR="009D154A" w:rsidRPr="00AF6549" w14:paraId="61DBB301" w14:textId="77777777" w:rsidTr="00A1739A">
        <w:tc>
          <w:tcPr>
            <w:tcW w:w="1997" w:type="dxa"/>
          </w:tcPr>
          <w:p w14:paraId="4A58795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170</w:t>
            </w:r>
          </w:p>
        </w:tc>
        <w:tc>
          <w:tcPr>
            <w:tcW w:w="4888" w:type="dxa"/>
          </w:tcPr>
          <w:p w14:paraId="3F350C66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1-mEGFP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 w:eastAsia="en-US"/>
              </w:rPr>
              <w:t>exo70-tdTomato-nat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 w:eastAsia="en-US"/>
              </w:rPr>
              <w:t xml:space="preserve"> ade6-M210 leu1-32 ura4-D18</w:t>
            </w:r>
          </w:p>
        </w:tc>
        <w:tc>
          <w:tcPr>
            <w:tcW w:w="2465" w:type="dxa"/>
          </w:tcPr>
          <w:p w14:paraId="71298B8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C</w:t>
            </w:r>
          </w:p>
        </w:tc>
      </w:tr>
      <w:tr w:rsidR="009D154A" w:rsidRPr="00AF6549" w14:paraId="4D6B1679" w14:textId="77777777" w:rsidTr="00A1739A">
        <w:tc>
          <w:tcPr>
            <w:tcW w:w="1997" w:type="dxa"/>
          </w:tcPr>
          <w:p w14:paraId="446F274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1113</w:t>
            </w:r>
          </w:p>
        </w:tc>
        <w:tc>
          <w:tcPr>
            <w:tcW w:w="4888" w:type="dxa"/>
          </w:tcPr>
          <w:p w14:paraId="77427035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pn1-mEGFP-kanMX6 sad1-mRFP1-kanMX6 ade6-M210 leu1-32 ura4-D18</w:t>
            </w:r>
          </w:p>
        </w:tc>
        <w:tc>
          <w:tcPr>
            <w:tcW w:w="2465" w:type="dxa"/>
          </w:tcPr>
          <w:p w14:paraId="4AD7A1E8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</w:tr>
      <w:tr w:rsidR="009D154A" w:rsidRPr="00AF6549" w14:paraId="2D1AC321" w14:textId="77777777" w:rsidTr="00A1739A">
        <w:tc>
          <w:tcPr>
            <w:tcW w:w="1997" w:type="dxa"/>
          </w:tcPr>
          <w:p w14:paraId="204A0DF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1100</w:t>
            </w:r>
          </w:p>
        </w:tc>
        <w:tc>
          <w:tcPr>
            <w:tcW w:w="4888" w:type="dxa"/>
          </w:tcPr>
          <w:p w14:paraId="540615F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1-mEGFP-kanMX6 ade6-M210 leu1-32 ura4-D18</w:t>
            </w:r>
          </w:p>
        </w:tc>
        <w:tc>
          <w:tcPr>
            <w:tcW w:w="2465" w:type="dxa"/>
          </w:tcPr>
          <w:p w14:paraId="08868EA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H and I</w:t>
            </w:r>
          </w:p>
        </w:tc>
      </w:tr>
      <w:tr w:rsidR="009D154A" w:rsidRPr="00AF6549" w14:paraId="45933353" w14:textId="77777777" w:rsidTr="00A1739A">
        <w:tc>
          <w:tcPr>
            <w:tcW w:w="1997" w:type="dxa"/>
          </w:tcPr>
          <w:p w14:paraId="76BCA080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928</w:t>
            </w:r>
          </w:p>
        </w:tc>
        <w:tc>
          <w:tcPr>
            <w:tcW w:w="4888" w:type="dxa"/>
          </w:tcPr>
          <w:p w14:paraId="3D6654B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1-mEGFP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913-hphMX6 ade6 leu1-32 ura4-D18</w:t>
            </w:r>
          </w:p>
        </w:tc>
        <w:tc>
          <w:tcPr>
            <w:tcW w:w="2465" w:type="dxa"/>
          </w:tcPr>
          <w:p w14:paraId="19CC16C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F, H and I</w:t>
            </w:r>
          </w:p>
        </w:tc>
      </w:tr>
      <w:tr w:rsidR="009D154A" w:rsidRPr="00AF6549" w14:paraId="5D294716" w14:textId="77777777" w:rsidTr="00A1739A">
        <w:tc>
          <w:tcPr>
            <w:tcW w:w="1997" w:type="dxa"/>
          </w:tcPr>
          <w:p w14:paraId="3B24DF3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848</w:t>
            </w:r>
          </w:p>
        </w:tc>
        <w:tc>
          <w:tcPr>
            <w:tcW w:w="4888" w:type="dxa"/>
          </w:tcPr>
          <w:p w14:paraId="10949960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ec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8-1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1-mEGFP-kanMX6 sad1-mRFP1-kanMX6 rng8-tdTomato-kanMX6 ade6-M210 leu1-32 ura4-D18</w:t>
            </w:r>
          </w:p>
        </w:tc>
        <w:tc>
          <w:tcPr>
            <w:tcW w:w="2465" w:type="dxa"/>
          </w:tcPr>
          <w:p w14:paraId="2FCCC188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</w:tr>
      <w:tr w:rsidR="009D154A" w:rsidRPr="00AF6549" w14:paraId="6E75A060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1398F82D" w14:textId="77777777" w:rsidR="009D154A" w:rsidRPr="00735610" w:rsidDel="00AE1CB8" w:rsidRDefault="009D154A" w:rsidP="00A1739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Figure 2</w:t>
            </w:r>
          </w:p>
        </w:tc>
      </w:tr>
      <w:tr w:rsidR="009D154A" w:rsidRPr="00AF6549" w14:paraId="3E015D11" w14:textId="77777777" w:rsidTr="00A1739A">
        <w:tc>
          <w:tcPr>
            <w:tcW w:w="1997" w:type="dxa"/>
          </w:tcPr>
          <w:p w14:paraId="31966E6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IJ612</w:t>
            </w:r>
          </w:p>
        </w:tc>
        <w:tc>
          <w:tcPr>
            <w:tcW w:w="4888" w:type="dxa"/>
          </w:tcPr>
          <w:p w14:paraId="73160BB4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GFP-kanMX6 ade6-M216 leu1-32 ura4-D18</w:t>
            </w:r>
          </w:p>
        </w:tc>
        <w:tc>
          <w:tcPr>
            <w:tcW w:w="2465" w:type="dxa"/>
          </w:tcPr>
          <w:p w14:paraId="2FCBF1A0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A-C 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wPC9ZZWFyPjxSZWNO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0MDI0ODwvcGFnZXM+PHZvbHVtZT43PC92b2x1bWU+PG51bWJlcj42PC9udW1iZXI+PGtleXdv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wPC9ZZWFyPjxSZWNO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0MDI0ODwvcGFnZXM+PHZvbHVtZT43PC92b2x1bWU+PG51bWJlcj42PC9udW1iZXI+PGtleXdv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59" w:tooltip="Jourdain, 2012 #11161" w:history="1">
              <w:r w:rsidRPr="00AF654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Jourdain et al., 2012</w:t>
              </w:r>
            </w:hyperlink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D154A" w:rsidRPr="00AF6549" w14:paraId="372C1A2A" w14:textId="77777777" w:rsidTr="00A1739A">
        <w:tc>
          <w:tcPr>
            <w:tcW w:w="1997" w:type="dxa"/>
          </w:tcPr>
          <w:p w14:paraId="555C3C20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7322</w:t>
            </w:r>
          </w:p>
        </w:tc>
        <w:tc>
          <w:tcPr>
            <w:tcW w:w="4888" w:type="dxa"/>
          </w:tcPr>
          <w:p w14:paraId="4E7B877E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1-∆2::kanMX6 sec3-GFP-kanMX6 ade6-M216 leu1-32 ura4-D18</w:t>
            </w:r>
          </w:p>
        </w:tc>
        <w:tc>
          <w:tcPr>
            <w:tcW w:w="2465" w:type="dxa"/>
          </w:tcPr>
          <w:p w14:paraId="7409CDE1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A-C</w:t>
            </w:r>
          </w:p>
        </w:tc>
      </w:tr>
      <w:tr w:rsidR="009D154A" w:rsidRPr="00AF6549" w14:paraId="4605CA7B" w14:textId="77777777" w:rsidTr="00A1739A">
        <w:tc>
          <w:tcPr>
            <w:tcW w:w="1997" w:type="dxa"/>
          </w:tcPr>
          <w:p w14:paraId="31F4869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7061</w:t>
            </w:r>
          </w:p>
        </w:tc>
        <w:tc>
          <w:tcPr>
            <w:tcW w:w="4888" w:type="dxa"/>
          </w:tcPr>
          <w:p w14:paraId="0CDD0836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ec8-GFP-ura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rlc1-tdTomato-nat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ade6? 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leu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1-32 ura4-D18</w:t>
            </w:r>
          </w:p>
        </w:tc>
        <w:tc>
          <w:tcPr>
            <w:tcW w:w="2465" w:type="dxa"/>
          </w:tcPr>
          <w:p w14:paraId="1690A48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D and E</w:t>
            </w:r>
          </w:p>
        </w:tc>
      </w:tr>
      <w:tr w:rsidR="009D154A" w:rsidRPr="00AF6549" w14:paraId="79A8AE5F" w14:textId="77777777" w:rsidTr="00A1739A">
        <w:tc>
          <w:tcPr>
            <w:tcW w:w="1997" w:type="dxa"/>
          </w:tcPr>
          <w:p w14:paraId="6735A3E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8295</w:t>
            </w:r>
          </w:p>
        </w:tc>
        <w:tc>
          <w:tcPr>
            <w:tcW w:w="4888" w:type="dxa"/>
          </w:tcPr>
          <w:p w14:paraId="0FDEB3BC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ec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8-GFP-ura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rlc1-tdTomato-natMX6 spn1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leu1-32 ura4-D18</w:t>
            </w:r>
          </w:p>
        </w:tc>
        <w:tc>
          <w:tcPr>
            <w:tcW w:w="2465" w:type="dxa"/>
          </w:tcPr>
          <w:p w14:paraId="6DA1F7B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D and E</w:t>
            </w:r>
          </w:p>
        </w:tc>
      </w:tr>
      <w:tr w:rsidR="009D154A" w:rsidRPr="00AF6549" w14:paraId="5D323B5E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573667A0" w14:textId="77777777" w:rsidR="009D154A" w:rsidRPr="00735610" w:rsidDel="00C72461" w:rsidRDefault="009D154A" w:rsidP="00A1739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ure 4</w:t>
            </w:r>
          </w:p>
        </w:tc>
      </w:tr>
      <w:tr w:rsidR="009D154A" w:rsidRPr="00AF6549" w14:paraId="31E99583" w14:textId="77777777" w:rsidTr="00A1739A">
        <w:tc>
          <w:tcPr>
            <w:tcW w:w="1997" w:type="dxa"/>
          </w:tcPr>
          <w:p w14:paraId="6B1C619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37</w:t>
            </w:r>
          </w:p>
        </w:tc>
        <w:tc>
          <w:tcPr>
            <w:tcW w:w="4888" w:type="dxa"/>
          </w:tcPr>
          <w:p w14:paraId="3AD97D0E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pn2-mEGFP-kanMX6 ade6-M210 ura4-D18 leu1-32</w:t>
            </w:r>
          </w:p>
        </w:tc>
        <w:tc>
          <w:tcPr>
            <w:tcW w:w="2465" w:type="dxa"/>
          </w:tcPr>
          <w:p w14:paraId="449F64C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A</w:t>
            </w:r>
          </w:p>
        </w:tc>
      </w:tr>
      <w:tr w:rsidR="009D154A" w:rsidRPr="00AF6549" w14:paraId="739EF25F" w14:textId="77777777" w:rsidTr="00A1739A">
        <w:tc>
          <w:tcPr>
            <w:tcW w:w="1997" w:type="dxa"/>
          </w:tcPr>
          <w:p w14:paraId="6919820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31</w:t>
            </w:r>
          </w:p>
        </w:tc>
        <w:tc>
          <w:tcPr>
            <w:tcW w:w="4888" w:type="dxa"/>
          </w:tcPr>
          <w:p w14:paraId="129F2729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ec15-13Myc-kan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ade6-210 ura4-D18 leu1-32</w:t>
            </w:r>
          </w:p>
        </w:tc>
        <w:tc>
          <w:tcPr>
            <w:tcW w:w="2465" w:type="dxa"/>
          </w:tcPr>
          <w:p w14:paraId="7EADFBB9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A and C</w:t>
            </w:r>
          </w:p>
        </w:tc>
      </w:tr>
      <w:tr w:rsidR="009D154A" w:rsidRPr="00AF6549" w14:paraId="6E089963" w14:textId="77777777" w:rsidTr="00A1739A">
        <w:tc>
          <w:tcPr>
            <w:tcW w:w="1997" w:type="dxa"/>
          </w:tcPr>
          <w:p w14:paraId="33C5249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57</w:t>
            </w:r>
          </w:p>
        </w:tc>
        <w:tc>
          <w:tcPr>
            <w:tcW w:w="4888" w:type="dxa"/>
          </w:tcPr>
          <w:p w14:paraId="2D1A8FDA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2-mEGFP-kan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ec15-13Myc-kan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ade6-M210 ura4-D18 leu1-32</w:t>
            </w:r>
          </w:p>
        </w:tc>
        <w:tc>
          <w:tcPr>
            <w:tcW w:w="2465" w:type="dxa"/>
          </w:tcPr>
          <w:p w14:paraId="6F0D587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A</w:t>
            </w:r>
          </w:p>
        </w:tc>
      </w:tr>
      <w:tr w:rsidR="009D154A" w:rsidRPr="00AF6549" w14:paraId="517F63D1" w14:textId="77777777" w:rsidTr="00A1739A">
        <w:tc>
          <w:tcPr>
            <w:tcW w:w="1997" w:type="dxa"/>
          </w:tcPr>
          <w:p w14:paraId="5AF14D0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56</w:t>
            </w:r>
          </w:p>
        </w:tc>
        <w:tc>
          <w:tcPr>
            <w:tcW w:w="4888" w:type="dxa"/>
          </w:tcPr>
          <w:p w14:paraId="7625965B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pn2-13Myc-kanMX6 ade6-M210 leu1-32 ura4-D18</w:t>
            </w:r>
          </w:p>
        </w:tc>
        <w:tc>
          <w:tcPr>
            <w:tcW w:w="2465" w:type="dxa"/>
          </w:tcPr>
          <w:p w14:paraId="1B06087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B</w:t>
            </w:r>
          </w:p>
        </w:tc>
      </w:tr>
      <w:tr w:rsidR="009D154A" w:rsidRPr="00AF6549" w14:paraId="64C77200" w14:textId="77777777" w:rsidTr="00A1739A">
        <w:tc>
          <w:tcPr>
            <w:tcW w:w="1997" w:type="dxa"/>
          </w:tcPr>
          <w:p w14:paraId="1F2537A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26</w:t>
            </w:r>
          </w:p>
        </w:tc>
        <w:tc>
          <w:tcPr>
            <w:tcW w:w="4888" w:type="dxa"/>
          </w:tcPr>
          <w:p w14:paraId="71D586CA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15-mEGFP-kan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6-210 ura4-D18 leu1-32</w:t>
            </w:r>
          </w:p>
        </w:tc>
        <w:tc>
          <w:tcPr>
            <w:tcW w:w="2465" w:type="dxa"/>
          </w:tcPr>
          <w:p w14:paraId="27A0F44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B and D</w:t>
            </w:r>
          </w:p>
        </w:tc>
      </w:tr>
      <w:tr w:rsidR="009D154A" w:rsidRPr="00AF6549" w14:paraId="71CBF907" w14:textId="77777777" w:rsidTr="00A1739A">
        <w:tc>
          <w:tcPr>
            <w:tcW w:w="1997" w:type="dxa"/>
          </w:tcPr>
          <w:p w14:paraId="526D44A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71</w:t>
            </w:r>
          </w:p>
        </w:tc>
        <w:tc>
          <w:tcPr>
            <w:tcW w:w="4888" w:type="dxa"/>
          </w:tcPr>
          <w:p w14:paraId="44EFFF5B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2-13Myc-kanMX6 sec15-mEGFP-kanMX6 ade6-210 ura4-D18 leu1-32</w:t>
            </w:r>
          </w:p>
        </w:tc>
        <w:tc>
          <w:tcPr>
            <w:tcW w:w="2465" w:type="dxa"/>
          </w:tcPr>
          <w:p w14:paraId="4624187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B</w:t>
            </w:r>
          </w:p>
        </w:tc>
      </w:tr>
      <w:tr w:rsidR="009D154A" w:rsidRPr="00AF6549" w14:paraId="458F58FA" w14:textId="77777777" w:rsidTr="00A1739A">
        <w:tc>
          <w:tcPr>
            <w:tcW w:w="1997" w:type="dxa"/>
          </w:tcPr>
          <w:p w14:paraId="391D7349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1100</w:t>
            </w:r>
          </w:p>
        </w:tc>
        <w:tc>
          <w:tcPr>
            <w:tcW w:w="4888" w:type="dxa"/>
          </w:tcPr>
          <w:p w14:paraId="39DC872B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1-mEGFP-kanMX6 ade6-M210 leu1-32 ura4-D18</w:t>
            </w:r>
          </w:p>
        </w:tc>
        <w:tc>
          <w:tcPr>
            <w:tcW w:w="2465" w:type="dxa"/>
          </w:tcPr>
          <w:p w14:paraId="5C3A59AE" w14:textId="77777777" w:rsidR="009D154A" w:rsidRPr="00AF6549" w:rsidDel="00C72461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9D154A" w:rsidRPr="00AF6549" w14:paraId="7A3DE538" w14:textId="77777777" w:rsidTr="00A1739A">
        <w:tc>
          <w:tcPr>
            <w:tcW w:w="1997" w:type="dxa"/>
          </w:tcPr>
          <w:p w14:paraId="275556D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44</w:t>
            </w:r>
          </w:p>
        </w:tc>
        <w:tc>
          <w:tcPr>
            <w:tcW w:w="4888" w:type="dxa"/>
          </w:tcPr>
          <w:p w14:paraId="0FF094A1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pn1-mEGFP-kanMX6 sec15-13Myc-kanMX6 ade6-M210 leu1-32 ura4-D18</w:t>
            </w:r>
          </w:p>
        </w:tc>
        <w:tc>
          <w:tcPr>
            <w:tcW w:w="2465" w:type="dxa"/>
          </w:tcPr>
          <w:p w14:paraId="1B828BE7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C</w:t>
            </w:r>
          </w:p>
        </w:tc>
      </w:tr>
      <w:tr w:rsidR="009D154A" w:rsidRPr="00AF6549" w14:paraId="356DF4BD" w14:textId="77777777" w:rsidTr="00A1739A">
        <w:tc>
          <w:tcPr>
            <w:tcW w:w="1997" w:type="dxa"/>
          </w:tcPr>
          <w:p w14:paraId="338FA069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lastRenderedPageBreak/>
              <w:t>JW9733</w:t>
            </w:r>
          </w:p>
        </w:tc>
        <w:tc>
          <w:tcPr>
            <w:tcW w:w="4888" w:type="dxa"/>
          </w:tcPr>
          <w:p w14:paraId="2809BAC8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pn1-13Myc-hphMX6 sec15-mEGFP-kanMX6 ade6-M210 ura4-D18 leu1-32</w:t>
            </w:r>
          </w:p>
        </w:tc>
        <w:tc>
          <w:tcPr>
            <w:tcW w:w="2465" w:type="dxa"/>
          </w:tcPr>
          <w:p w14:paraId="184F4DF2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D</w:t>
            </w:r>
          </w:p>
        </w:tc>
      </w:tr>
      <w:tr w:rsidR="009D154A" w:rsidRPr="00AF6549" w14:paraId="19BE97BE" w14:textId="77777777" w:rsidTr="00A1739A">
        <w:tc>
          <w:tcPr>
            <w:tcW w:w="1997" w:type="dxa"/>
          </w:tcPr>
          <w:p w14:paraId="5652B67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596</w:t>
            </w:r>
          </w:p>
        </w:tc>
        <w:tc>
          <w:tcPr>
            <w:tcW w:w="4888" w:type="dxa"/>
          </w:tcPr>
          <w:p w14:paraId="3E301D0C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pn1-13Myc-hphMX6 ade6-M210 leu1-32 ura4-D18</w:t>
            </w:r>
          </w:p>
        </w:tc>
        <w:tc>
          <w:tcPr>
            <w:tcW w:w="2465" w:type="dxa"/>
          </w:tcPr>
          <w:p w14:paraId="56D73950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D</w:t>
            </w:r>
          </w:p>
        </w:tc>
      </w:tr>
      <w:tr w:rsidR="009D154A" w:rsidRPr="00AF6549" w14:paraId="2D884AF9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3FD01A28" w14:textId="77777777" w:rsidR="009D154A" w:rsidRPr="00735610" w:rsidDel="00C72461" w:rsidRDefault="009D154A" w:rsidP="00A1739A">
            <w:pPr>
              <w:rPr>
                <w:rFonts w:ascii="Times New Roman" w:hAnsi="Times New Roman" w:cs="Times New Roman"/>
                <w:b/>
                <w:bCs/>
                <w:iCs/>
                <w:sz w:val="24"/>
                <w:szCs w:val="24"/>
                <w:lang w:val="sv-SE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Figure 5</w:t>
            </w:r>
          </w:p>
        </w:tc>
      </w:tr>
      <w:tr w:rsidR="009D154A" w:rsidRPr="00AF6549" w14:paraId="3AEBFA36" w14:textId="77777777" w:rsidTr="00A1739A">
        <w:tc>
          <w:tcPr>
            <w:tcW w:w="1997" w:type="dxa"/>
          </w:tcPr>
          <w:p w14:paraId="60B0EF2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89</w:t>
            </w:r>
          </w:p>
        </w:tc>
        <w:tc>
          <w:tcPr>
            <w:tcW w:w="4888" w:type="dxa"/>
          </w:tcPr>
          <w:p w14:paraId="7ED36396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pn2-∆1::hphMX6 sec15-mEGFP-kanMX6 ade6-210 ura4-D18 leu1-32</w:t>
            </w:r>
          </w:p>
        </w:tc>
        <w:tc>
          <w:tcPr>
            <w:tcW w:w="2465" w:type="dxa"/>
          </w:tcPr>
          <w:p w14:paraId="0EA06915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A and B</w:t>
            </w:r>
          </w:p>
        </w:tc>
      </w:tr>
      <w:tr w:rsidR="009D154A" w:rsidRPr="00AF6549" w14:paraId="2E6FE08E" w14:textId="77777777" w:rsidTr="00A1739A">
        <w:tc>
          <w:tcPr>
            <w:tcW w:w="1997" w:type="dxa"/>
          </w:tcPr>
          <w:p w14:paraId="09EAAA3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59</w:t>
            </w:r>
          </w:p>
        </w:tc>
        <w:tc>
          <w:tcPr>
            <w:tcW w:w="4888" w:type="dxa"/>
          </w:tcPr>
          <w:p w14:paraId="0A907CC3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+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15-mEGFP-kan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6-210 ura4-D18 leu1-32</w:t>
            </w:r>
          </w:p>
        </w:tc>
        <w:tc>
          <w:tcPr>
            <w:tcW w:w="2465" w:type="dxa"/>
          </w:tcPr>
          <w:p w14:paraId="640EFF95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A and B</w:t>
            </w:r>
          </w:p>
        </w:tc>
      </w:tr>
      <w:tr w:rsidR="009D154A" w:rsidRPr="00AF6549" w14:paraId="4460ADEB" w14:textId="77777777" w:rsidTr="00A1739A">
        <w:tc>
          <w:tcPr>
            <w:tcW w:w="1997" w:type="dxa"/>
          </w:tcPr>
          <w:p w14:paraId="150670D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852</w:t>
            </w:r>
          </w:p>
        </w:tc>
        <w:tc>
          <w:tcPr>
            <w:tcW w:w="4888" w:type="dxa"/>
          </w:tcPr>
          <w:p w14:paraId="3324C0DA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15-mEGFP-kanMX6 spn1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kanMX6 ade6-M210? ura4-D18 leu1-32</w:t>
            </w:r>
          </w:p>
        </w:tc>
        <w:tc>
          <w:tcPr>
            <w:tcW w:w="2465" w:type="dxa"/>
          </w:tcPr>
          <w:p w14:paraId="24073A9F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A and B</w:t>
            </w:r>
          </w:p>
        </w:tc>
      </w:tr>
      <w:tr w:rsidR="009D154A" w:rsidRPr="00AF6549" w14:paraId="74612657" w14:textId="77777777" w:rsidTr="00A1739A">
        <w:tc>
          <w:tcPr>
            <w:tcW w:w="1997" w:type="dxa"/>
          </w:tcPr>
          <w:p w14:paraId="4BFCE72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853</w:t>
            </w:r>
          </w:p>
        </w:tc>
        <w:tc>
          <w:tcPr>
            <w:tcW w:w="4888" w:type="dxa"/>
          </w:tcPr>
          <w:p w14:paraId="403C1097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15-mEGFP-kanMX6 spn4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hphMX6 ade6-M210 ura4-D18 leu1-32</w:t>
            </w:r>
          </w:p>
        </w:tc>
        <w:tc>
          <w:tcPr>
            <w:tcW w:w="2465" w:type="dxa"/>
          </w:tcPr>
          <w:p w14:paraId="5B5559C1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A and B</w:t>
            </w:r>
          </w:p>
        </w:tc>
      </w:tr>
      <w:tr w:rsidR="009D154A" w:rsidRPr="00AF6549" w14:paraId="3A002FC5" w14:textId="77777777" w:rsidTr="00A1739A">
        <w:tc>
          <w:tcPr>
            <w:tcW w:w="1997" w:type="dxa"/>
          </w:tcPr>
          <w:p w14:paraId="4E08C0A8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804</w:t>
            </w:r>
          </w:p>
        </w:tc>
        <w:tc>
          <w:tcPr>
            <w:tcW w:w="4888" w:type="dxa"/>
          </w:tcPr>
          <w:p w14:paraId="40D3B9FC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2-∆1::hphMX6 sec5-mEGFP-kanMX6 ade6-210 ura4-D18 leu1-32</w:t>
            </w:r>
          </w:p>
        </w:tc>
        <w:tc>
          <w:tcPr>
            <w:tcW w:w="2465" w:type="dxa"/>
          </w:tcPr>
          <w:p w14:paraId="1592C0EE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C and D</w:t>
            </w:r>
          </w:p>
        </w:tc>
      </w:tr>
      <w:tr w:rsidR="009D154A" w:rsidRPr="00AF6549" w14:paraId="66008975" w14:textId="77777777" w:rsidTr="00A1739A">
        <w:tc>
          <w:tcPr>
            <w:tcW w:w="1997" w:type="dxa"/>
          </w:tcPr>
          <w:p w14:paraId="3435731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91</w:t>
            </w:r>
          </w:p>
        </w:tc>
        <w:tc>
          <w:tcPr>
            <w:tcW w:w="4888" w:type="dxa"/>
          </w:tcPr>
          <w:p w14:paraId="018CB04B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ec5-mEGFP-kanMX6 ade6-M210 ura4-D18 leu1-32</w:t>
            </w:r>
          </w:p>
        </w:tc>
        <w:tc>
          <w:tcPr>
            <w:tcW w:w="2465" w:type="dxa"/>
          </w:tcPr>
          <w:p w14:paraId="0D53E18D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C and D</w:t>
            </w:r>
          </w:p>
        </w:tc>
      </w:tr>
      <w:tr w:rsidR="009D154A" w:rsidRPr="00AF6549" w14:paraId="2ADCD58E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3DA62B6D" w14:textId="77777777" w:rsidR="009D154A" w:rsidRPr="00735610" w:rsidDel="00C72461" w:rsidRDefault="009D154A" w:rsidP="00A1739A">
            <w:pPr>
              <w:rPr>
                <w:rFonts w:ascii="Times New Roman" w:hAnsi="Times New Roman" w:cs="Times New Roman"/>
                <w:b/>
                <w:bCs/>
                <w:iCs/>
                <w:sz w:val="24"/>
                <w:szCs w:val="24"/>
                <w:lang w:val="sv-SE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Figure 6</w:t>
            </w:r>
          </w:p>
        </w:tc>
      </w:tr>
      <w:tr w:rsidR="009D154A" w:rsidRPr="00AF6549" w14:paraId="7157D430" w14:textId="77777777" w:rsidTr="00A1739A">
        <w:tc>
          <w:tcPr>
            <w:tcW w:w="1997" w:type="dxa"/>
          </w:tcPr>
          <w:p w14:paraId="74F9841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81</w:t>
            </w:r>
          </w:p>
        </w:tc>
        <w:tc>
          <w:tcPr>
            <w:tcW w:w="4888" w:type="dxa"/>
          </w:tcPr>
          <w:p w14:paraId="234C9E6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6-210 ura4-D18 leu1-32</w:t>
            </w:r>
          </w:p>
        </w:tc>
        <w:tc>
          <w:tcPr>
            <w:tcW w:w="2465" w:type="dxa"/>
          </w:tcPr>
          <w:p w14:paraId="4D66870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A</w:t>
            </w: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 xml:space="preserve"> and </w:t>
            </w: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</w:t>
            </w:r>
          </w:p>
        </w:tc>
      </w:tr>
      <w:tr w:rsidR="009D154A" w:rsidRPr="00AF6549" w14:paraId="7EC6C98B" w14:textId="77777777" w:rsidTr="00A1739A">
        <w:tc>
          <w:tcPr>
            <w:tcW w:w="1997" w:type="dxa"/>
          </w:tcPr>
          <w:p w14:paraId="517426C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289</w:t>
            </w:r>
          </w:p>
        </w:tc>
        <w:tc>
          <w:tcPr>
            <w:tcW w:w="4888" w:type="dxa"/>
          </w:tcPr>
          <w:p w14:paraId="70017FE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pn1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kanMX6 leu1-32 ura4-D18</w:t>
            </w:r>
          </w:p>
        </w:tc>
        <w:tc>
          <w:tcPr>
            <w:tcW w:w="2465" w:type="dxa"/>
          </w:tcPr>
          <w:p w14:paraId="0495B82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A</w:t>
            </w: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 xml:space="preserve"> and </w:t>
            </w: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</w:t>
            </w:r>
          </w:p>
        </w:tc>
      </w:tr>
      <w:tr w:rsidR="009D154A" w:rsidRPr="00AF6549" w14:paraId="44880505" w14:textId="77777777" w:rsidTr="00A1739A">
        <w:tc>
          <w:tcPr>
            <w:tcW w:w="1997" w:type="dxa"/>
          </w:tcPr>
          <w:p w14:paraId="2B2ED2B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MBY887</w:t>
            </w:r>
          </w:p>
        </w:tc>
        <w:tc>
          <w:tcPr>
            <w:tcW w:w="4888" w:type="dxa"/>
          </w:tcPr>
          <w:p w14:paraId="3E5725E0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h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sec8-1 ura4-D18 leu1-32</w:t>
            </w:r>
          </w:p>
        </w:tc>
        <w:tc>
          <w:tcPr>
            <w:tcW w:w="2465" w:type="dxa"/>
          </w:tcPr>
          <w:p w14:paraId="3054E95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A</w:t>
            </w: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 xml:space="preserve"> and </w:t>
            </w: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B </w:t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begin">
                <w:fldData xml:space="preserve">PEVuZE5vdGU+PENpdGU+PEF1dGhvcj5XYW5nPC9BdXRob3I+PFllYXI+MjAwMjwvWWVhcj48UmVj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</w:fldData>
              </w:fldChar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instrText xml:space="preserve"> ADDIN EN.CITE </w:instrText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begin">
                <w:fldData xml:space="preserve">PEVuZE5vdGU+PENpdGU+PEF1dGhvcj5XYW5nPC9BdXRob3I+PFllYXI+MjAwMjwvWWVhcj48UmVj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</w:fldData>
              </w:fldChar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instrText xml:space="preserve"> ADDIN EN.CITE.DATA </w:instrText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end"/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separate"/>
            </w:r>
            <w:r w:rsidRPr="00AF6549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>(</w:t>
            </w:r>
            <w:hyperlink w:anchor="_ENREF_130" w:tooltip="Wang, 2002 #10628" w:history="1">
              <w:r w:rsidRPr="00AF6549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eastAsia="en-US"/>
                </w:rPr>
                <w:t>Wang et al., 2002</w:t>
              </w:r>
            </w:hyperlink>
            <w:r w:rsidRPr="00AF6549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>)</w:t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9D154A" w:rsidRPr="00AF6549" w14:paraId="0FEDF48E" w14:textId="77777777" w:rsidTr="00A1739A">
        <w:tc>
          <w:tcPr>
            <w:tcW w:w="1997" w:type="dxa"/>
          </w:tcPr>
          <w:p w14:paraId="313571E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7130</w:t>
            </w:r>
          </w:p>
        </w:tc>
        <w:tc>
          <w:tcPr>
            <w:tcW w:w="4888" w:type="dxa"/>
          </w:tcPr>
          <w:p w14:paraId="6A605428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kanMX6-Pypt3-mEGFP-ypt3 ade6-210 leu1-32 ura4-D18</w:t>
            </w:r>
          </w:p>
        </w:tc>
        <w:tc>
          <w:tcPr>
            <w:tcW w:w="2465" w:type="dxa"/>
          </w:tcPr>
          <w:p w14:paraId="0C89722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C</w:t>
            </w:r>
          </w:p>
        </w:tc>
      </w:tr>
      <w:tr w:rsidR="009D154A" w:rsidRPr="00AF6549" w14:paraId="0C2C4ABB" w14:textId="77777777" w:rsidTr="00A1739A">
        <w:tc>
          <w:tcPr>
            <w:tcW w:w="1997" w:type="dxa"/>
          </w:tcPr>
          <w:p w14:paraId="36CB94A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7354</w:t>
            </w:r>
          </w:p>
        </w:tc>
        <w:tc>
          <w:tcPr>
            <w:tcW w:w="4888" w:type="dxa"/>
          </w:tcPr>
          <w:p w14:paraId="3B126C76" w14:textId="3A1408BD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spn1-∆2::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kanMX6-Pypt3-mEGFP-ypt3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leu1-32 ura4-D18</w:t>
            </w:r>
          </w:p>
        </w:tc>
        <w:tc>
          <w:tcPr>
            <w:tcW w:w="2465" w:type="dxa"/>
          </w:tcPr>
          <w:p w14:paraId="4CD7C1A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C</w:t>
            </w:r>
          </w:p>
        </w:tc>
      </w:tr>
      <w:tr w:rsidR="009D154A" w:rsidRPr="00AF6549" w14:paraId="05374590" w14:textId="77777777" w:rsidTr="00A1739A">
        <w:tc>
          <w:tcPr>
            <w:tcW w:w="1997" w:type="dxa"/>
          </w:tcPr>
          <w:p w14:paraId="1A3BAA79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6548</w:t>
            </w:r>
          </w:p>
        </w:tc>
        <w:tc>
          <w:tcPr>
            <w:tcW w:w="4888" w:type="dxa"/>
          </w:tcPr>
          <w:p w14:paraId="7E07A2D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GFP-syb1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rlc1-tdTomato-nat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ade6 leu1-32 ura4-D18</w:t>
            </w:r>
          </w:p>
        </w:tc>
        <w:tc>
          <w:tcPr>
            <w:tcW w:w="2465" w:type="dxa"/>
          </w:tcPr>
          <w:p w14:paraId="05FE3B58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D</w:t>
            </w:r>
          </w:p>
        </w:tc>
      </w:tr>
      <w:tr w:rsidR="009D154A" w:rsidRPr="00AF6549" w14:paraId="67D9C84C" w14:textId="77777777" w:rsidTr="00A1739A">
        <w:tc>
          <w:tcPr>
            <w:tcW w:w="1997" w:type="dxa"/>
          </w:tcPr>
          <w:p w14:paraId="3474475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7385</w:t>
            </w:r>
          </w:p>
        </w:tc>
        <w:tc>
          <w:tcPr>
            <w:tcW w:w="4888" w:type="dxa"/>
          </w:tcPr>
          <w:p w14:paraId="6BE14D2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spn1-∆2::kanMX6 GFP-syb1-kanMX6 rlc1-tdTomato-nat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leu1-32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ura4-D18</w:t>
            </w:r>
          </w:p>
        </w:tc>
        <w:tc>
          <w:tcPr>
            <w:tcW w:w="2465" w:type="dxa"/>
          </w:tcPr>
          <w:p w14:paraId="3D5B04F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D</w:t>
            </w:r>
          </w:p>
        </w:tc>
      </w:tr>
      <w:tr w:rsidR="00A524CF" w:rsidRPr="00AF6549" w14:paraId="7C9D68E4" w14:textId="77777777" w:rsidTr="00E45F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6662EFFB" w14:textId="01A2AA75" w:rsidR="00A524CF" w:rsidRPr="00AF6549" w:rsidDel="00C72461" w:rsidRDefault="00A524CF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ure 7</w:t>
            </w:r>
          </w:p>
        </w:tc>
      </w:tr>
      <w:tr w:rsidR="009D154A" w:rsidRPr="00AF6549" w14:paraId="00AD9768" w14:textId="77777777" w:rsidTr="00A1739A">
        <w:tc>
          <w:tcPr>
            <w:tcW w:w="1997" w:type="dxa"/>
          </w:tcPr>
          <w:p w14:paraId="3DCDE49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5249</w:t>
            </w:r>
          </w:p>
        </w:tc>
        <w:tc>
          <w:tcPr>
            <w:tcW w:w="4888" w:type="dxa"/>
          </w:tcPr>
          <w:p w14:paraId="1EC684B1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GFP-bgs1-leu1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de-D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bgs1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::ura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rlc1-tdTomato-natMX6 ade6-M210 leu1-32 ura4-D18</w:t>
            </w:r>
          </w:p>
        </w:tc>
        <w:tc>
          <w:tcPr>
            <w:tcW w:w="2465" w:type="dxa"/>
          </w:tcPr>
          <w:p w14:paraId="40DD3100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A</w:t>
            </w:r>
          </w:p>
        </w:tc>
      </w:tr>
      <w:tr w:rsidR="009D154A" w:rsidRPr="00AF6549" w14:paraId="26E5F35D" w14:textId="77777777" w:rsidTr="00A1739A">
        <w:tc>
          <w:tcPr>
            <w:tcW w:w="1997" w:type="dxa"/>
          </w:tcPr>
          <w:p w14:paraId="1E96326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7264</w:t>
            </w:r>
          </w:p>
        </w:tc>
        <w:tc>
          <w:tcPr>
            <w:tcW w:w="4888" w:type="dxa"/>
          </w:tcPr>
          <w:p w14:paraId="0319113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GFP-bgs1-leu1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de-D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bgs1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::ura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rlc1-tdTomato-natMX6 spn1-∆2::kanMX6 ade6 ura4-D18</w:t>
            </w:r>
          </w:p>
        </w:tc>
        <w:tc>
          <w:tcPr>
            <w:tcW w:w="2465" w:type="dxa"/>
          </w:tcPr>
          <w:p w14:paraId="73B5F787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A</w:t>
            </w:r>
          </w:p>
        </w:tc>
      </w:tr>
      <w:tr w:rsidR="009D154A" w:rsidRPr="00AF6549" w14:paraId="6E7FA3C6" w14:textId="77777777" w:rsidTr="00A1739A">
        <w:tc>
          <w:tcPr>
            <w:tcW w:w="1997" w:type="dxa"/>
          </w:tcPr>
          <w:p w14:paraId="5EB60C9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81</w:t>
            </w:r>
          </w:p>
        </w:tc>
        <w:tc>
          <w:tcPr>
            <w:tcW w:w="4888" w:type="dxa"/>
          </w:tcPr>
          <w:p w14:paraId="090D62C9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6-210 ura4-D18 leu1-32</w:t>
            </w:r>
          </w:p>
        </w:tc>
        <w:tc>
          <w:tcPr>
            <w:tcW w:w="2465" w:type="dxa"/>
          </w:tcPr>
          <w:p w14:paraId="61936467" w14:textId="77777777" w:rsidR="009D154A" w:rsidRPr="00AF6549" w:rsidDel="00C72461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</w:t>
            </w:r>
          </w:p>
        </w:tc>
      </w:tr>
      <w:tr w:rsidR="009D154A" w:rsidRPr="00AF6549" w14:paraId="56F8DA93" w14:textId="77777777" w:rsidTr="00A1739A">
        <w:tc>
          <w:tcPr>
            <w:tcW w:w="1997" w:type="dxa"/>
          </w:tcPr>
          <w:p w14:paraId="31BAD36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289</w:t>
            </w:r>
          </w:p>
        </w:tc>
        <w:tc>
          <w:tcPr>
            <w:tcW w:w="4888" w:type="dxa"/>
          </w:tcPr>
          <w:p w14:paraId="674CBC41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pn1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kanMX6 leu1-32 ura4-D18</w:t>
            </w:r>
          </w:p>
        </w:tc>
        <w:tc>
          <w:tcPr>
            <w:tcW w:w="2465" w:type="dxa"/>
          </w:tcPr>
          <w:p w14:paraId="05DEFF68" w14:textId="77777777" w:rsidR="009D154A" w:rsidRPr="00AF6549" w:rsidDel="00C72461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</w:t>
            </w:r>
          </w:p>
        </w:tc>
      </w:tr>
      <w:tr w:rsidR="009D154A" w:rsidRPr="00AF6549" w14:paraId="05953380" w14:textId="77777777" w:rsidTr="00A1739A">
        <w:tc>
          <w:tcPr>
            <w:tcW w:w="1997" w:type="dxa"/>
          </w:tcPr>
          <w:p w14:paraId="23E6102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MBY887</w:t>
            </w:r>
          </w:p>
        </w:tc>
        <w:tc>
          <w:tcPr>
            <w:tcW w:w="4888" w:type="dxa"/>
          </w:tcPr>
          <w:p w14:paraId="4C07287F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h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sec8-1 ura4-D18 leu1-32</w:t>
            </w:r>
          </w:p>
        </w:tc>
        <w:tc>
          <w:tcPr>
            <w:tcW w:w="2465" w:type="dxa"/>
          </w:tcPr>
          <w:p w14:paraId="49A97909" w14:textId="77777777" w:rsidR="009D154A" w:rsidRPr="00AF6549" w:rsidDel="00C72461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B </w:t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begin">
                <w:fldData xml:space="preserve">PEVuZE5vdGU+PENpdGU+PEF1dGhvcj5XYW5nPC9BdXRob3I+PFllYXI+MjAwMjwvWWVhcj48UmVj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</w:fldData>
              </w:fldChar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instrText xml:space="preserve"> ADDIN EN.CITE </w:instrText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begin">
                <w:fldData xml:space="preserve">PEVuZE5vdGU+PENpdGU+PEF1dGhvcj5XYW5nPC9BdXRob3I+PFllYXI+MjAwMjwvWWVhcj48UmVj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</w:fldData>
              </w:fldChar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instrText xml:space="preserve"> ADDIN EN.CITE.DATA </w:instrText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end"/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separate"/>
            </w:r>
            <w:r w:rsidRPr="00AF6549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>(</w:t>
            </w:r>
            <w:hyperlink w:anchor="_ENREF_130" w:tooltip="Wang, 2002 #10628" w:history="1">
              <w:r w:rsidRPr="00AF6549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eastAsia="en-US"/>
                </w:rPr>
                <w:t>Wang et al., 2002</w:t>
              </w:r>
            </w:hyperlink>
            <w:r w:rsidRPr="00AF6549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>)</w:t>
            </w:r>
            <w:r w:rsidRPr="00AF6549">
              <w:rPr>
                <w:rFonts w:ascii="Times New Roman" w:eastAsia="Calibri" w:hAnsi="Times New Roman" w:cs="Times New Roman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9D154A" w:rsidRPr="00AF6549" w14:paraId="6DA660B4" w14:textId="77777777" w:rsidTr="00A1739A">
        <w:tc>
          <w:tcPr>
            <w:tcW w:w="1997" w:type="dxa"/>
          </w:tcPr>
          <w:p w14:paraId="47E57830" w14:textId="77777777" w:rsidR="009D154A" w:rsidRPr="00AF6549" w:rsidRDefault="009D154A" w:rsidP="00A1739A">
            <w:pPr>
              <w:ind w:left="332" w:hanging="332"/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PPG37.23</w:t>
            </w:r>
          </w:p>
        </w:tc>
        <w:tc>
          <w:tcPr>
            <w:tcW w:w="4888" w:type="dxa"/>
          </w:tcPr>
          <w:p w14:paraId="4940963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h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eng1-GFP-kan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R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leu1-32 ura4-D18</w:t>
            </w:r>
          </w:p>
        </w:tc>
        <w:tc>
          <w:tcPr>
            <w:tcW w:w="2465" w:type="dxa"/>
          </w:tcPr>
          <w:p w14:paraId="533D31A5" w14:textId="2DA02030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C 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W50b3M8L0F1dGhvcj48WWVhcj4yMDA1PC9ZZWFyPjxS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W50b3M8L0F1dGhvcj48WWVhcj4yMDA1PC9ZZWFyPjxS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12" w:tooltip="Santos, 2005 #5930" w:history="1">
              <w:r w:rsidRPr="00AF654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antos et al., 2005</w:t>
              </w:r>
            </w:hyperlink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D154A" w:rsidRPr="00AF6549" w14:paraId="3ABF5C80" w14:textId="77777777" w:rsidTr="00A1739A">
        <w:tc>
          <w:tcPr>
            <w:tcW w:w="1997" w:type="dxa"/>
          </w:tcPr>
          <w:p w14:paraId="22D8CA7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057</w:t>
            </w:r>
          </w:p>
        </w:tc>
        <w:tc>
          <w:tcPr>
            <w:tcW w:w="4888" w:type="dxa"/>
          </w:tcPr>
          <w:p w14:paraId="71DBC81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eng1-GFP-kan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R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pn1-∆2::kanMX6 leu1-32 ura4-D18</w:t>
            </w:r>
          </w:p>
        </w:tc>
        <w:tc>
          <w:tcPr>
            <w:tcW w:w="2465" w:type="dxa"/>
          </w:tcPr>
          <w:p w14:paraId="1797EF2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9D154A" w:rsidRPr="00AF6549" w14:paraId="432912FE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5A4C7B75" w14:textId="77777777" w:rsidR="009D154A" w:rsidRPr="00735610" w:rsidDel="00C72461" w:rsidRDefault="009D154A" w:rsidP="00A1739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Figure 1-figure supplement 1</w:t>
            </w:r>
          </w:p>
        </w:tc>
      </w:tr>
      <w:tr w:rsidR="009D154A" w:rsidRPr="00AF6549" w14:paraId="23A861A9" w14:textId="77777777" w:rsidTr="00A1739A">
        <w:tc>
          <w:tcPr>
            <w:tcW w:w="1997" w:type="dxa"/>
          </w:tcPr>
          <w:p w14:paraId="19CA6BC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1113</w:t>
            </w:r>
          </w:p>
        </w:tc>
        <w:tc>
          <w:tcPr>
            <w:tcW w:w="4888" w:type="dxa"/>
          </w:tcPr>
          <w:p w14:paraId="05963C91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pn1-mEGFP-kanMX6 sad1-mRFP1-kanMX6 ade6-M210 leu1-32 ura4-D18</w:t>
            </w:r>
          </w:p>
        </w:tc>
        <w:tc>
          <w:tcPr>
            <w:tcW w:w="2465" w:type="dxa"/>
          </w:tcPr>
          <w:p w14:paraId="6F9E36C7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A, C-E;</w:t>
            </w:r>
          </w:p>
        </w:tc>
      </w:tr>
      <w:tr w:rsidR="009D154A" w:rsidRPr="00AF6549" w14:paraId="1C60FC87" w14:textId="77777777" w:rsidTr="00A1739A">
        <w:tc>
          <w:tcPr>
            <w:tcW w:w="1997" w:type="dxa"/>
          </w:tcPr>
          <w:p w14:paraId="0DB7637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JW8829</w:t>
            </w:r>
          </w:p>
        </w:tc>
        <w:tc>
          <w:tcPr>
            <w:tcW w:w="4888" w:type="dxa"/>
          </w:tcPr>
          <w:p w14:paraId="4F709D1C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exo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70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::kanMX4 spn1-mEGFP-kanMX6 sad1-mRFP1-kanMX6 ade6 leu1-32 ura4-D18</w:t>
            </w:r>
          </w:p>
        </w:tc>
        <w:tc>
          <w:tcPr>
            <w:tcW w:w="2465" w:type="dxa"/>
          </w:tcPr>
          <w:p w14:paraId="2E4807D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A-D</w:t>
            </w:r>
          </w:p>
        </w:tc>
      </w:tr>
      <w:tr w:rsidR="009D154A" w:rsidRPr="00AF6549" w14:paraId="6A419D3F" w14:textId="77777777" w:rsidTr="00A1739A">
        <w:tc>
          <w:tcPr>
            <w:tcW w:w="1997" w:type="dxa"/>
          </w:tcPr>
          <w:p w14:paraId="4FC47679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8830</w:t>
            </w:r>
          </w:p>
        </w:tc>
        <w:tc>
          <w:tcPr>
            <w:tcW w:w="4888" w:type="dxa"/>
          </w:tcPr>
          <w:p w14:paraId="3F01D8F9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ec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8-1 spn1-mEGFP-kanMX6 sad1-mRFP1-kanMX6 ade6-M210 leu1-32 ura4-D18</w:t>
            </w:r>
          </w:p>
        </w:tc>
        <w:tc>
          <w:tcPr>
            <w:tcW w:w="2465" w:type="dxa"/>
          </w:tcPr>
          <w:p w14:paraId="44ED9A3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A-D</w:t>
            </w:r>
          </w:p>
        </w:tc>
      </w:tr>
      <w:tr w:rsidR="009D154A" w:rsidRPr="00AF6549" w14:paraId="410ECB78" w14:textId="77777777" w:rsidTr="00A1739A">
        <w:tc>
          <w:tcPr>
            <w:tcW w:w="1997" w:type="dxa"/>
          </w:tcPr>
          <w:p w14:paraId="723A6A5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928</w:t>
            </w:r>
          </w:p>
        </w:tc>
        <w:tc>
          <w:tcPr>
            <w:tcW w:w="4888" w:type="dxa"/>
          </w:tcPr>
          <w:p w14:paraId="460EF130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1-mEGFP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913-hphMX6 ade6 leu1-32 ura4-D18</w:t>
            </w:r>
          </w:p>
        </w:tc>
        <w:tc>
          <w:tcPr>
            <w:tcW w:w="2465" w:type="dxa"/>
          </w:tcPr>
          <w:p w14:paraId="464786E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A, C and E</w:t>
            </w:r>
          </w:p>
        </w:tc>
      </w:tr>
      <w:tr w:rsidR="009D154A" w:rsidRPr="00AF6549" w14:paraId="7DE6FDF1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6FA090FC" w14:textId="77777777" w:rsidR="009D154A" w:rsidRPr="00735610" w:rsidRDefault="009D154A" w:rsidP="00A1739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Figure 2-figure supplement 1</w:t>
            </w:r>
          </w:p>
        </w:tc>
      </w:tr>
      <w:tr w:rsidR="009D154A" w:rsidRPr="00AF6549" w14:paraId="205F481D" w14:textId="77777777" w:rsidTr="00A1739A">
        <w:tc>
          <w:tcPr>
            <w:tcW w:w="1997" w:type="dxa"/>
          </w:tcPr>
          <w:p w14:paraId="21A9040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929</w:t>
            </w:r>
          </w:p>
        </w:tc>
        <w:tc>
          <w:tcPr>
            <w:tcW w:w="4888" w:type="dxa"/>
          </w:tcPr>
          <w:p w14:paraId="6C0D708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exo70-mEGFP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ade6-M210 ura4-D18 leu1-32</w:t>
            </w:r>
          </w:p>
        </w:tc>
        <w:tc>
          <w:tcPr>
            <w:tcW w:w="2465" w:type="dxa"/>
          </w:tcPr>
          <w:p w14:paraId="5AA25337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9D154A" w:rsidRPr="00AF6549" w14:paraId="09857EFB" w14:textId="77777777" w:rsidTr="00A1739A">
        <w:tc>
          <w:tcPr>
            <w:tcW w:w="1997" w:type="dxa"/>
          </w:tcPr>
          <w:p w14:paraId="025E3FE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960</w:t>
            </w:r>
          </w:p>
        </w:tc>
        <w:tc>
          <w:tcPr>
            <w:tcW w:w="4888" w:type="dxa"/>
          </w:tcPr>
          <w:p w14:paraId="74C73432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exo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70-mEGFP-kanMX6 spn1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kanMX6 ade6-M210 leu1-32 ura4-D18</w:t>
            </w:r>
          </w:p>
        </w:tc>
        <w:tc>
          <w:tcPr>
            <w:tcW w:w="2465" w:type="dxa"/>
          </w:tcPr>
          <w:p w14:paraId="192A5ED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9D154A" w:rsidRPr="00AF6549" w14:paraId="3276E314" w14:textId="77777777" w:rsidTr="00A1739A">
        <w:tc>
          <w:tcPr>
            <w:tcW w:w="1997" w:type="dxa"/>
          </w:tcPr>
          <w:p w14:paraId="616515F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7061</w:t>
            </w:r>
          </w:p>
        </w:tc>
        <w:tc>
          <w:tcPr>
            <w:tcW w:w="4888" w:type="dxa"/>
          </w:tcPr>
          <w:p w14:paraId="7E09443A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ec8-GFP-ura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rlc1-tdTomato-nat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ade6? 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leu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1-32 ura4-D18</w:t>
            </w:r>
          </w:p>
        </w:tc>
        <w:tc>
          <w:tcPr>
            <w:tcW w:w="2465" w:type="dxa"/>
          </w:tcPr>
          <w:p w14:paraId="448B638D" w14:textId="77777777" w:rsidR="009D154A" w:rsidRPr="00AF6549" w:rsidDel="00C00D05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9D154A" w:rsidRPr="00AF6549" w14:paraId="4B2C1BF6" w14:textId="77777777" w:rsidTr="00A1739A">
        <w:tc>
          <w:tcPr>
            <w:tcW w:w="1997" w:type="dxa"/>
          </w:tcPr>
          <w:p w14:paraId="15F23B5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8295</w:t>
            </w:r>
          </w:p>
        </w:tc>
        <w:tc>
          <w:tcPr>
            <w:tcW w:w="4888" w:type="dxa"/>
          </w:tcPr>
          <w:p w14:paraId="08DBB14F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ec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8-GFP-ura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rlc1-tdTomato-natMX6 spn1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leu1-32 ura4-D18</w:t>
            </w:r>
          </w:p>
        </w:tc>
        <w:tc>
          <w:tcPr>
            <w:tcW w:w="2465" w:type="dxa"/>
          </w:tcPr>
          <w:p w14:paraId="6F2DCD5B" w14:textId="77777777" w:rsidR="009D154A" w:rsidRPr="00AF6549" w:rsidDel="00C00D05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9D154A" w:rsidRPr="00AF6549" w14:paraId="196508DE" w14:textId="77777777" w:rsidTr="00A1739A">
        <w:tc>
          <w:tcPr>
            <w:tcW w:w="1997" w:type="dxa"/>
          </w:tcPr>
          <w:p w14:paraId="7639889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IJ612</w:t>
            </w:r>
          </w:p>
        </w:tc>
        <w:tc>
          <w:tcPr>
            <w:tcW w:w="4888" w:type="dxa"/>
          </w:tcPr>
          <w:p w14:paraId="183A6CCA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GFP-kanMX6 ade6-M216 leu1-32 ura4-D18</w:t>
            </w:r>
          </w:p>
        </w:tc>
        <w:tc>
          <w:tcPr>
            <w:tcW w:w="2465" w:type="dxa"/>
          </w:tcPr>
          <w:p w14:paraId="146C4A24" w14:textId="77777777" w:rsidR="009D154A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 and F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wPC9ZZWFyPjxSZWNO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0MDI0ODwvcGFnZXM+PHZvbHVtZT43PC92b2x1bWU+PG51bWJlcj42PC9udW1iZXI+PGtleXdv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wPC9ZZWFyPjxSZWNO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0MDI0ODwvcGFnZXM+PHZvbHVtZT43PC92b2x1bWU+PG51bWJlcj42PC9udW1iZXI+PGtleXdv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59" w:tooltip="Jourdain, 2012 #11161" w:history="1">
              <w:r w:rsidRPr="00AF654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Jourdain et al., 2012</w:t>
              </w:r>
            </w:hyperlink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D154A" w:rsidRPr="00AF6549" w14:paraId="5754AE1B" w14:textId="77777777" w:rsidTr="00A1739A">
        <w:tc>
          <w:tcPr>
            <w:tcW w:w="1997" w:type="dxa"/>
          </w:tcPr>
          <w:p w14:paraId="5411F28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7322</w:t>
            </w:r>
          </w:p>
        </w:tc>
        <w:tc>
          <w:tcPr>
            <w:tcW w:w="4888" w:type="dxa"/>
          </w:tcPr>
          <w:p w14:paraId="4F931D7B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1-∆2::kanMX6 sec3-GFP-kanMX6 ade6-M216 leu1-32 ura4-D18</w:t>
            </w:r>
          </w:p>
        </w:tc>
        <w:tc>
          <w:tcPr>
            <w:tcW w:w="2465" w:type="dxa"/>
          </w:tcPr>
          <w:p w14:paraId="59DEE71A" w14:textId="77777777" w:rsidR="009D154A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</w:t>
            </w:r>
          </w:p>
        </w:tc>
      </w:tr>
      <w:tr w:rsidR="009D154A" w:rsidRPr="00AF6549" w14:paraId="14A19B1E" w14:textId="77777777" w:rsidTr="00A1739A">
        <w:tc>
          <w:tcPr>
            <w:tcW w:w="1997" w:type="dxa"/>
          </w:tcPr>
          <w:p w14:paraId="66A81D98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1100</w:t>
            </w:r>
          </w:p>
        </w:tc>
        <w:tc>
          <w:tcPr>
            <w:tcW w:w="4888" w:type="dxa"/>
          </w:tcPr>
          <w:p w14:paraId="5A843D9D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1-mEGFP-kanMX6 ade6-M210 leu1-32 ura4-D18</w:t>
            </w:r>
          </w:p>
        </w:tc>
        <w:tc>
          <w:tcPr>
            <w:tcW w:w="2465" w:type="dxa"/>
          </w:tcPr>
          <w:p w14:paraId="1E3C915F" w14:textId="77777777" w:rsidR="009D154A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</w:p>
        </w:tc>
      </w:tr>
      <w:tr w:rsidR="009D154A" w:rsidRPr="00AF6549" w14:paraId="2EDA3C06" w14:textId="77777777" w:rsidTr="00A1739A">
        <w:tc>
          <w:tcPr>
            <w:tcW w:w="1997" w:type="dxa"/>
          </w:tcPr>
          <w:p w14:paraId="16C88AD1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058</w:t>
            </w:r>
          </w:p>
        </w:tc>
        <w:tc>
          <w:tcPr>
            <w:tcW w:w="4888" w:type="dxa"/>
          </w:tcPr>
          <w:p w14:paraId="26824141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gef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3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::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hp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MX6 rho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::kanMX4 spn1-mEGFP-kanMX6 ade6 leu1-32 ura4-D18</w:t>
            </w:r>
          </w:p>
        </w:tc>
        <w:tc>
          <w:tcPr>
            <w:tcW w:w="2465" w:type="dxa"/>
          </w:tcPr>
          <w:p w14:paraId="6E0E1F78" w14:textId="77777777" w:rsidR="009D154A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E</w:t>
            </w:r>
          </w:p>
        </w:tc>
      </w:tr>
      <w:tr w:rsidR="009D154A" w:rsidRPr="00AF6549" w14:paraId="209F2700" w14:textId="77777777" w:rsidTr="00A1739A">
        <w:tc>
          <w:tcPr>
            <w:tcW w:w="1997" w:type="dxa"/>
          </w:tcPr>
          <w:p w14:paraId="053D8EB8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938</w:t>
            </w:r>
          </w:p>
        </w:tc>
        <w:tc>
          <w:tcPr>
            <w:tcW w:w="4888" w:type="dxa"/>
          </w:tcPr>
          <w:p w14:paraId="2598E8D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rho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 xml:space="preserve">::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GFP-kanMX6 leu1-32 ura4-D18</w:t>
            </w:r>
          </w:p>
        </w:tc>
        <w:tc>
          <w:tcPr>
            <w:tcW w:w="2465" w:type="dxa"/>
          </w:tcPr>
          <w:p w14:paraId="762911D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F</w:t>
            </w:r>
          </w:p>
        </w:tc>
      </w:tr>
      <w:tr w:rsidR="009D154A" w:rsidRPr="00AF6549" w14:paraId="23E6860D" w14:textId="77777777" w:rsidTr="00A1739A">
        <w:tc>
          <w:tcPr>
            <w:tcW w:w="1997" w:type="dxa"/>
          </w:tcPr>
          <w:p w14:paraId="14A7EB11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955</w:t>
            </w:r>
          </w:p>
        </w:tc>
        <w:tc>
          <w:tcPr>
            <w:tcW w:w="4888" w:type="dxa"/>
          </w:tcPr>
          <w:p w14:paraId="08F1AA4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gef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3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::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hp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GFP-kanMX6 ade6-M210 leu1-32 ura4-D18</w:t>
            </w:r>
          </w:p>
        </w:tc>
        <w:tc>
          <w:tcPr>
            <w:tcW w:w="2465" w:type="dxa"/>
          </w:tcPr>
          <w:p w14:paraId="3A1DCA4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F</w:t>
            </w:r>
          </w:p>
        </w:tc>
      </w:tr>
      <w:tr w:rsidR="009D154A" w:rsidRPr="00AF6549" w14:paraId="62A68E91" w14:textId="77777777" w:rsidTr="00A1739A">
        <w:tc>
          <w:tcPr>
            <w:tcW w:w="1997" w:type="dxa"/>
          </w:tcPr>
          <w:p w14:paraId="5DB15C4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959</w:t>
            </w:r>
          </w:p>
        </w:tc>
        <w:tc>
          <w:tcPr>
            <w:tcW w:w="4888" w:type="dxa"/>
          </w:tcPr>
          <w:p w14:paraId="782E6C3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gef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3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::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hp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MX6 rho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::kanMX4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sec3-GFP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ade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6?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leu1-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32?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ura4-D18</w:t>
            </w:r>
          </w:p>
        </w:tc>
        <w:tc>
          <w:tcPr>
            <w:tcW w:w="2465" w:type="dxa"/>
          </w:tcPr>
          <w:p w14:paraId="27FAFC1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F</w:t>
            </w:r>
          </w:p>
        </w:tc>
      </w:tr>
      <w:tr w:rsidR="009D154A" w:rsidRPr="00AF6549" w14:paraId="7B710001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2AB84D0F" w14:textId="77777777" w:rsidR="009D154A" w:rsidRPr="00735610" w:rsidDel="00C00D05" w:rsidRDefault="009D154A" w:rsidP="00A1739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Figure 4-figure supplement 1</w:t>
            </w:r>
          </w:p>
        </w:tc>
      </w:tr>
      <w:tr w:rsidR="009D154A" w:rsidRPr="00AF6549" w14:paraId="4F7F90DC" w14:textId="77777777" w:rsidTr="00A1739A">
        <w:tc>
          <w:tcPr>
            <w:tcW w:w="1997" w:type="dxa"/>
          </w:tcPr>
          <w:p w14:paraId="391A121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65</w:t>
            </w:r>
          </w:p>
        </w:tc>
        <w:tc>
          <w:tcPr>
            <w:tcW w:w="4888" w:type="dxa"/>
          </w:tcPr>
          <w:p w14:paraId="38359DCE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ec6-13Myc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ade6-210 ura4-D18 leu1-32</w:t>
            </w:r>
          </w:p>
        </w:tc>
        <w:tc>
          <w:tcPr>
            <w:tcW w:w="2465" w:type="dxa"/>
          </w:tcPr>
          <w:p w14:paraId="7BF3B54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A</w:t>
            </w:r>
          </w:p>
        </w:tc>
      </w:tr>
      <w:tr w:rsidR="009D154A" w:rsidRPr="00AF6549" w14:paraId="0A3A7ECF" w14:textId="77777777" w:rsidTr="00A1739A">
        <w:tc>
          <w:tcPr>
            <w:tcW w:w="1997" w:type="dxa"/>
          </w:tcPr>
          <w:p w14:paraId="6BE516D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1100</w:t>
            </w:r>
          </w:p>
        </w:tc>
        <w:tc>
          <w:tcPr>
            <w:tcW w:w="4888" w:type="dxa"/>
          </w:tcPr>
          <w:p w14:paraId="4EA95A65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1-mEGFP-kanMX6 ade6-M210 leu1-32 ura4-D18</w:t>
            </w:r>
          </w:p>
        </w:tc>
        <w:tc>
          <w:tcPr>
            <w:tcW w:w="2465" w:type="dxa"/>
          </w:tcPr>
          <w:p w14:paraId="51FDA1F1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9D154A" w:rsidRPr="00AF6549" w14:paraId="36B68C22" w14:textId="77777777" w:rsidTr="00A1739A">
        <w:tc>
          <w:tcPr>
            <w:tcW w:w="1997" w:type="dxa"/>
          </w:tcPr>
          <w:p w14:paraId="011F8007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9774</w:t>
            </w:r>
          </w:p>
        </w:tc>
        <w:tc>
          <w:tcPr>
            <w:tcW w:w="4888" w:type="dxa"/>
          </w:tcPr>
          <w:p w14:paraId="307F4231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1-mEGFP-kanMX6 sec6-13Myc-kanMX6 ade6-M210 leu1-32 ura4-D18</w:t>
            </w:r>
          </w:p>
        </w:tc>
        <w:tc>
          <w:tcPr>
            <w:tcW w:w="2465" w:type="dxa"/>
          </w:tcPr>
          <w:p w14:paraId="1D1B2DB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A</w:t>
            </w:r>
          </w:p>
        </w:tc>
      </w:tr>
      <w:tr w:rsidR="009D154A" w:rsidRPr="00AF6549" w14:paraId="2CCB754D" w14:textId="77777777" w:rsidTr="00A1739A">
        <w:tc>
          <w:tcPr>
            <w:tcW w:w="1997" w:type="dxa"/>
          </w:tcPr>
          <w:p w14:paraId="142AB5B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596</w:t>
            </w:r>
          </w:p>
        </w:tc>
        <w:tc>
          <w:tcPr>
            <w:tcW w:w="4888" w:type="dxa"/>
          </w:tcPr>
          <w:p w14:paraId="458A79BC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pn1-13Myc-hphMX6 ade6-M210 leu1-32 ura4-D18</w:t>
            </w:r>
          </w:p>
        </w:tc>
        <w:tc>
          <w:tcPr>
            <w:tcW w:w="2465" w:type="dxa"/>
          </w:tcPr>
          <w:p w14:paraId="6C6D00FA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 xml:space="preserve">B </w:t>
            </w:r>
          </w:p>
        </w:tc>
      </w:tr>
      <w:tr w:rsidR="009D154A" w:rsidRPr="00AF6549" w14:paraId="6AA08B1B" w14:textId="77777777" w:rsidTr="00A1739A">
        <w:tc>
          <w:tcPr>
            <w:tcW w:w="1997" w:type="dxa"/>
          </w:tcPr>
          <w:p w14:paraId="145FD5D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66</w:t>
            </w:r>
          </w:p>
        </w:tc>
        <w:tc>
          <w:tcPr>
            <w:tcW w:w="4888" w:type="dxa"/>
          </w:tcPr>
          <w:p w14:paraId="3B9AEB1A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ec6-mEGFP-kanMX6 ade6-210 ura4-D18 leu1-32</w:t>
            </w:r>
          </w:p>
        </w:tc>
        <w:tc>
          <w:tcPr>
            <w:tcW w:w="2465" w:type="dxa"/>
          </w:tcPr>
          <w:p w14:paraId="413A0A0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B</w:t>
            </w:r>
          </w:p>
        </w:tc>
      </w:tr>
      <w:tr w:rsidR="009D154A" w:rsidRPr="00AF6549" w14:paraId="312B09EC" w14:textId="77777777" w:rsidTr="00A1739A">
        <w:tc>
          <w:tcPr>
            <w:tcW w:w="1997" w:type="dxa"/>
          </w:tcPr>
          <w:p w14:paraId="2C058AB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832</w:t>
            </w:r>
          </w:p>
        </w:tc>
        <w:tc>
          <w:tcPr>
            <w:tcW w:w="4888" w:type="dxa"/>
          </w:tcPr>
          <w:p w14:paraId="6BA74447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pn1-13Myc-hphMX6 sec6-mEGFP-kanMX6 ade6-210 ura4-D18 leu1-32</w:t>
            </w:r>
          </w:p>
        </w:tc>
        <w:tc>
          <w:tcPr>
            <w:tcW w:w="2465" w:type="dxa"/>
          </w:tcPr>
          <w:p w14:paraId="0AF341A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B</w:t>
            </w:r>
          </w:p>
        </w:tc>
      </w:tr>
      <w:tr w:rsidR="009D154A" w:rsidRPr="00AF6549" w14:paraId="032CA555" w14:textId="77777777" w:rsidTr="00A1739A">
        <w:tc>
          <w:tcPr>
            <w:tcW w:w="1997" w:type="dxa"/>
          </w:tcPr>
          <w:p w14:paraId="5B28838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78</w:t>
            </w:r>
          </w:p>
        </w:tc>
        <w:tc>
          <w:tcPr>
            <w:tcW w:w="4888" w:type="dxa"/>
          </w:tcPr>
          <w:p w14:paraId="3C4B390C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pn2-mEGFP-kan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MX6 ade6-M210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leu1-32 ura4-D18</w:t>
            </w:r>
          </w:p>
        </w:tc>
        <w:tc>
          <w:tcPr>
            <w:tcW w:w="2465" w:type="dxa"/>
          </w:tcPr>
          <w:p w14:paraId="2CD85B20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C</w:t>
            </w:r>
          </w:p>
        </w:tc>
      </w:tr>
      <w:tr w:rsidR="009D154A" w:rsidRPr="00AF6549" w14:paraId="6F580C9C" w14:textId="77777777" w:rsidTr="00A1739A">
        <w:tc>
          <w:tcPr>
            <w:tcW w:w="1997" w:type="dxa"/>
          </w:tcPr>
          <w:p w14:paraId="62CF650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lastRenderedPageBreak/>
              <w:t>JW9755</w:t>
            </w:r>
          </w:p>
        </w:tc>
        <w:tc>
          <w:tcPr>
            <w:tcW w:w="4888" w:type="dxa"/>
          </w:tcPr>
          <w:p w14:paraId="49638B65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ec5-13Myc-kanMX6 ade6-M210 leu1-32 ura4-D18</w:t>
            </w:r>
          </w:p>
        </w:tc>
        <w:tc>
          <w:tcPr>
            <w:tcW w:w="2465" w:type="dxa"/>
          </w:tcPr>
          <w:p w14:paraId="0AE787F9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C</w:t>
            </w:r>
          </w:p>
        </w:tc>
      </w:tr>
      <w:tr w:rsidR="009D154A" w:rsidRPr="00AF6549" w14:paraId="5366FE45" w14:textId="77777777" w:rsidTr="00A1739A">
        <w:tc>
          <w:tcPr>
            <w:tcW w:w="1997" w:type="dxa"/>
          </w:tcPr>
          <w:p w14:paraId="1FE89C8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72</w:t>
            </w:r>
          </w:p>
        </w:tc>
        <w:tc>
          <w:tcPr>
            <w:tcW w:w="4888" w:type="dxa"/>
          </w:tcPr>
          <w:p w14:paraId="39C8E6FE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5-13Myc-kanMX6 spn2-mEGFP-kanMX6 ade6-210 ura4-D18 leu1-32</w:t>
            </w:r>
          </w:p>
        </w:tc>
        <w:tc>
          <w:tcPr>
            <w:tcW w:w="2465" w:type="dxa"/>
          </w:tcPr>
          <w:p w14:paraId="6B5267DA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C</w:t>
            </w:r>
          </w:p>
        </w:tc>
      </w:tr>
      <w:tr w:rsidR="009D154A" w:rsidRPr="00AF6549" w14:paraId="6E3E0D6E" w14:textId="77777777" w:rsidTr="00A1739A">
        <w:tc>
          <w:tcPr>
            <w:tcW w:w="1997" w:type="dxa"/>
          </w:tcPr>
          <w:p w14:paraId="3135827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56</w:t>
            </w:r>
          </w:p>
        </w:tc>
        <w:tc>
          <w:tcPr>
            <w:tcW w:w="4888" w:type="dxa"/>
          </w:tcPr>
          <w:p w14:paraId="6CDA2009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pn2-13Myc-kanMX6 ade6-M210 leu1-32 ura4-D18</w:t>
            </w:r>
          </w:p>
        </w:tc>
        <w:tc>
          <w:tcPr>
            <w:tcW w:w="2465" w:type="dxa"/>
          </w:tcPr>
          <w:p w14:paraId="070BE432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D</w:t>
            </w:r>
          </w:p>
        </w:tc>
      </w:tr>
      <w:tr w:rsidR="009D154A" w:rsidRPr="00AF6549" w14:paraId="09A037C0" w14:textId="77777777" w:rsidTr="00A1739A">
        <w:tc>
          <w:tcPr>
            <w:tcW w:w="1997" w:type="dxa"/>
          </w:tcPr>
          <w:p w14:paraId="5D9628C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38</w:t>
            </w:r>
          </w:p>
        </w:tc>
        <w:tc>
          <w:tcPr>
            <w:tcW w:w="4888" w:type="dxa"/>
          </w:tcPr>
          <w:p w14:paraId="64A8136B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ec5-mEGFP-kanMX6 ade6-M210 ura4-D18 leu1-32</w:t>
            </w:r>
          </w:p>
        </w:tc>
        <w:tc>
          <w:tcPr>
            <w:tcW w:w="2465" w:type="dxa"/>
          </w:tcPr>
          <w:p w14:paraId="1EFDCCA2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D</w:t>
            </w:r>
          </w:p>
        </w:tc>
      </w:tr>
      <w:tr w:rsidR="009D154A" w:rsidRPr="00AF6549" w14:paraId="45B98BD9" w14:textId="77777777" w:rsidTr="00A1739A">
        <w:tc>
          <w:tcPr>
            <w:tcW w:w="1997" w:type="dxa"/>
          </w:tcPr>
          <w:p w14:paraId="62876C8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9775</w:t>
            </w:r>
          </w:p>
        </w:tc>
        <w:tc>
          <w:tcPr>
            <w:tcW w:w="4888" w:type="dxa"/>
          </w:tcPr>
          <w:p w14:paraId="005A9411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2-13Myc-kanMX6 sec5-mEGFP-kanMX6 ade6-M210 leu1-32 ura4-D18</w:t>
            </w:r>
          </w:p>
        </w:tc>
        <w:tc>
          <w:tcPr>
            <w:tcW w:w="2465" w:type="dxa"/>
          </w:tcPr>
          <w:p w14:paraId="2DEF05AD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D</w:t>
            </w:r>
          </w:p>
        </w:tc>
      </w:tr>
      <w:tr w:rsidR="009D154A" w:rsidRPr="00AF6549" w14:paraId="68DB0FE2" w14:textId="77777777" w:rsidTr="00A1739A">
        <w:tc>
          <w:tcPr>
            <w:tcW w:w="1997" w:type="dxa"/>
          </w:tcPr>
          <w:p w14:paraId="7A36EF6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31</w:t>
            </w:r>
          </w:p>
        </w:tc>
        <w:tc>
          <w:tcPr>
            <w:tcW w:w="4888" w:type="dxa"/>
          </w:tcPr>
          <w:p w14:paraId="288C2282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ec15-13Myc-kan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ade6-210 ura4-D18 leu1-32</w:t>
            </w:r>
          </w:p>
        </w:tc>
        <w:tc>
          <w:tcPr>
            <w:tcW w:w="2465" w:type="dxa"/>
          </w:tcPr>
          <w:p w14:paraId="23149D16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E</w:t>
            </w:r>
          </w:p>
        </w:tc>
      </w:tr>
      <w:tr w:rsidR="009D154A" w:rsidRPr="00AF6549" w14:paraId="76C1CA32" w14:textId="77777777" w:rsidTr="00A1739A">
        <w:tc>
          <w:tcPr>
            <w:tcW w:w="1997" w:type="dxa"/>
          </w:tcPr>
          <w:p w14:paraId="36FD4877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JW1171</w:t>
            </w:r>
          </w:p>
        </w:tc>
        <w:tc>
          <w:tcPr>
            <w:tcW w:w="4888" w:type="dxa"/>
          </w:tcPr>
          <w:p w14:paraId="2DD1BE45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 xml:space="preserve">+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pn4-mYFP-kanMX6 ade6-M210 leu1-32 ura4-D18</w:t>
            </w:r>
          </w:p>
        </w:tc>
        <w:tc>
          <w:tcPr>
            <w:tcW w:w="2465" w:type="dxa"/>
          </w:tcPr>
          <w:p w14:paraId="627D2A04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E and G</w:t>
            </w:r>
          </w:p>
        </w:tc>
      </w:tr>
      <w:tr w:rsidR="009D154A" w:rsidRPr="00AF6549" w14:paraId="02DB9FC6" w14:textId="77777777" w:rsidTr="00A1739A">
        <w:tc>
          <w:tcPr>
            <w:tcW w:w="1997" w:type="dxa"/>
          </w:tcPr>
          <w:p w14:paraId="0376CBD7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829</w:t>
            </w:r>
          </w:p>
        </w:tc>
        <w:tc>
          <w:tcPr>
            <w:tcW w:w="4888" w:type="dxa"/>
          </w:tcPr>
          <w:p w14:paraId="7F76AB54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15-13Myc-kanMX6 spn4-mYFP-kanMX6 ade6-M210 ura4-D18 leu1-32</w:t>
            </w:r>
          </w:p>
        </w:tc>
        <w:tc>
          <w:tcPr>
            <w:tcW w:w="2465" w:type="dxa"/>
          </w:tcPr>
          <w:p w14:paraId="0697A683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E</w:t>
            </w:r>
          </w:p>
        </w:tc>
      </w:tr>
      <w:tr w:rsidR="009D154A" w:rsidRPr="00AF6549" w14:paraId="36ADBAA4" w14:textId="77777777" w:rsidTr="00A1739A">
        <w:tc>
          <w:tcPr>
            <w:tcW w:w="1997" w:type="dxa"/>
          </w:tcPr>
          <w:p w14:paraId="3E8D1A8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854</w:t>
            </w:r>
          </w:p>
        </w:tc>
        <w:tc>
          <w:tcPr>
            <w:tcW w:w="4888" w:type="dxa"/>
          </w:tcPr>
          <w:p w14:paraId="463FEF09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spn4-13Myc-kanMX6 sec15-mEGFP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ade6-210 ura4-D18 leu1-32</w:t>
            </w:r>
          </w:p>
        </w:tc>
        <w:tc>
          <w:tcPr>
            <w:tcW w:w="2465" w:type="dxa"/>
          </w:tcPr>
          <w:p w14:paraId="1DC20104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F</w:t>
            </w:r>
          </w:p>
        </w:tc>
      </w:tr>
      <w:tr w:rsidR="009D154A" w:rsidRPr="00AF6549" w14:paraId="6E56675C" w14:textId="77777777" w:rsidTr="00A1739A">
        <w:tc>
          <w:tcPr>
            <w:tcW w:w="1997" w:type="dxa"/>
          </w:tcPr>
          <w:p w14:paraId="41DDE44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68</w:t>
            </w:r>
          </w:p>
        </w:tc>
        <w:tc>
          <w:tcPr>
            <w:tcW w:w="4888" w:type="dxa"/>
          </w:tcPr>
          <w:p w14:paraId="788BEC5B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 spn4-13Myc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ade6-210 ura4-D18 leu1-32</w:t>
            </w:r>
          </w:p>
        </w:tc>
        <w:tc>
          <w:tcPr>
            <w:tcW w:w="2465" w:type="dxa"/>
          </w:tcPr>
          <w:p w14:paraId="2AF75A78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F and H</w:t>
            </w:r>
          </w:p>
        </w:tc>
      </w:tr>
      <w:tr w:rsidR="009D154A" w:rsidRPr="00AF6549" w14:paraId="5A7B4B2B" w14:textId="77777777" w:rsidTr="00A1739A">
        <w:tc>
          <w:tcPr>
            <w:tcW w:w="1997" w:type="dxa"/>
          </w:tcPr>
          <w:p w14:paraId="03C8365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59</w:t>
            </w:r>
          </w:p>
        </w:tc>
        <w:tc>
          <w:tcPr>
            <w:tcW w:w="4888" w:type="dxa"/>
          </w:tcPr>
          <w:p w14:paraId="32D9CCF9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+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15-mEGFP-kan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6-210 ura4-D18 leu1-32</w:t>
            </w:r>
          </w:p>
        </w:tc>
        <w:tc>
          <w:tcPr>
            <w:tcW w:w="2465" w:type="dxa"/>
          </w:tcPr>
          <w:p w14:paraId="689941B9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F</w:t>
            </w:r>
          </w:p>
        </w:tc>
      </w:tr>
      <w:tr w:rsidR="009D154A" w:rsidRPr="00AF6549" w14:paraId="162BE813" w14:textId="77777777" w:rsidTr="00A1739A">
        <w:tc>
          <w:tcPr>
            <w:tcW w:w="1997" w:type="dxa"/>
          </w:tcPr>
          <w:p w14:paraId="46FF9F37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139</w:t>
            </w:r>
          </w:p>
        </w:tc>
        <w:tc>
          <w:tcPr>
            <w:tcW w:w="4888" w:type="dxa"/>
          </w:tcPr>
          <w:p w14:paraId="578BDEB7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ec3-13Myc-natMX6 ade6-210 leu1-32 ura4-D18</w:t>
            </w:r>
          </w:p>
        </w:tc>
        <w:tc>
          <w:tcPr>
            <w:tcW w:w="2465" w:type="dxa"/>
          </w:tcPr>
          <w:p w14:paraId="2BEBF53D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G</w:t>
            </w:r>
          </w:p>
        </w:tc>
      </w:tr>
      <w:tr w:rsidR="009D154A" w:rsidRPr="00AF6549" w14:paraId="61970EC9" w14:textId="77777777" w:rsidTr="00A1739A">
        <w:tc>
          <w:tcPr>
            <w:tcW w:w="1997" w:type="dxa"/>
          </w:tcPr>
          <w:p w14:paraId="2D72DC3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11</w:t>
            </w:r>
          </w:p>
        </w:tc>
        <w:tc>
          <w:tcPr>
            <w:tcW w:w="4888" w:type="dxa"/>
          </w:tcPr>
          <w:p w14:paraId="2A783155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4-mYFP-kanMX6 sec3-13Myc-natMX6 ade6-M210 leu1-32 ura4-D18</w:t>
            </w:r>
          </w:p>
        </w:tc>
        <w:tc>
          <w:tcPr>
            <w:tcW w:w="2465" w:type="dxa"/>
          </w:tcPr>
          <w:p w14:paraId="6009588D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G</w:t>
            </w:r>
          </w:p>
        </w:tc>
      </w:tr>
      <w:tr w:rsidR="009D154A" w:rsidRPr="00AF6549" w14:paraId="06D6553D" w14:textId="77777777" w:rsidTr="00A1739A">
        <w:tc>
          <w:tcPr>
            <w:tcW w:w="1997" w:type="dxa"/>
          </w:tcPr>
          <w:p w14:paraId="7B1F0EA1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7300</w:t>
            </w:r>
          </w:p>
        </w:tc>
        <w:tc>
          <w:tcPr>
            <w:tcW w:w="4888" w:type="dxa"/>
          </w:tcPr>
          <w:p w14:paraId="71813FFB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GFP-kanMX6 ade6-M210 leu1-32 ura4-D18</w:t>
            </w:r>
          </w:p>
        </w:tc>
        <w:tc>
          <w:tcPr>
            <w:tcW w:w="2465" w:type="dxa"/>
          </w:tcPr>
          <w:p w14:paraId="06806604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H</w:t>
            </w:r>
          </w:p>
        </w:tc>
      </w:tr>
      <w:tr w:rsidR="009D154A" w:rsidRPr="00AF6549" w14:paraId="20EA5CF6" w14:textId="77777777" w:rsidTr="00A1739A">
        <w:tc>
          <w:tcPr>
            <w:tcW w:w="1997" w:type="dxa"/>
          </w:tcPr>
          <w:p w14:paraId="6790B7F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88</w:t>
            </w:r>
          </w:p>
        </w:tc>
        <w:tc>
          <w:tcPr>
            <w:tcW w:w="4888" w:type="dxa"/>
          </w:tcPr>
          <w:p w14:paraId="35EE380D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4-13Myc-kanMX6 sec3-GFP-kanMX6 ade6-210 leu1-32 ura4-D18</w:t>
            </w:r>
          </w:p>
        </w:tc>
        <w:tc>
          <w:tcPr>
            <w:tcW w:w="2465" w:type="dxa"/>
          </w:tcPr>
          <w:p w14:paraId="0EE922D7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H</w:t>
            </w:r>
          </w:p>
        </w:tc>
      </w:tr>
      <w:tr w:rsidR="009D154A" w:rsidRPr="00AF6549" w14:paraId="5C203DBF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59FD0E73" w14:textId="77777777" w:rsidR="009D154A" w:rsidRPr="00735610" w:rsidDel="00D20D1B" w:rsidRDefault="009D154A" w:rsidP="00A1739A">
            <w:pPr>
              <w:rPr>
                <w:rFonts w:ascii="Times New Roman" w:hAnsi="Times New Roman" w:cs="Times New Roman"/>
                <w:b/>
                <w:bCs/>
                <w:iCs/>
                <w:sz w:val="24"/>
                <w:szCs w:val="24"/>
                <w:lang w:val="sv-SE"/>
              </w:rPr>
            </w:pP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Table 1 and 2</w:t>
            </w:r>
          </w:p>
        </w:tc>
      </w:tr>
      <w:tr w:rsidR="009D154A" w:rsidRPr="00AF6549" w14:paraId="1EF013FD" w14:textId="77777777" w:rsidTr="00A1739A">
        <w:tc>
          <w:tcPr>
            <w:tcW w:w="1997" w:type="dxa"/>
          </w:tcPr>
          <w:p w14:paraId="5BEDBEC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7035</w:t>
            </w:r>
          </w:p>
        </w:tc>
        <w:tc>
          <w:tcPr>
            <w:tcW w:w="4888" w:type="dxa"/>
          </w:tcPr>
          <w:p w14:paraId="4ABC8B78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trs120-M1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is5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-kanMX6 his5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6-M210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leu1-32 ura4</w:t>
            </w:r>
          </w:p>
        </w:tc>
        <w:tc>
          <w:tcPr>
            <w:tcW w:w="2465" w:type="dxa"/>
          </w:tcPr>
          <w:p w14:paraId="3E3F56C2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56D59DBC" w14:textId="77777777" w:rsidTr="00A1739A">
        <w:tc>
          <w:tcPr>
            <w:tcW w:w="1997" w:type="dxa"/>
          </w:tcPr>
          <w:p w14:paraId="7B3B9DA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289</w:t>
            </w:r>
          </w:p>
        </w:tc>
        <w:tc>
          <w:tcPr>
            <w:tcW w:w="4888" w:type="dxa"/>
          </w:tcPr>
          <w:p w14:paraId="391B500E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pn1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kanMX6 leu1-32 ura4-D18</w:t>
            </w:r>
          </w:p>
        </w:tc>
        <w:tc>
          <w:tcPr>
            <w:tcW w:w="2465" w:type="dxa"/>
          </w:tcPr>
          <w:p w14:paraId="67DAFAD5" w14:textId="054748B1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</w:t>
            </w:r>
            <w:r w:rsidR="00A149C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s</w:t>
            </w: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 1</w:t>
            </w:r>
            <w:r w:rsidR="00A149C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 and 2</w:t>
            </w:r>
          </w:p>
        </w:tc>
      </w:tr>
      <w:tr w:rsidR="009D154A" w:rsidRPr="00AF6549" w14:paraId="78357C84" w14:textId="77777777" w:rsidTr="00A1739A">
        <w:tc>
          <w:tcPr>
            <w:tcW w:w="1997" w:type="dxa"/>
          </w:tcPr>
          <w:p w14:paraId="5C1125C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821</w:t>
            </w:r>
          </w:p>
        </w:tc>
        <w:tc>
          <w:tcPr>
            <w:tcW w:w="4888" w:type="dxa"/>
          </w:tcPr>
          <w:p w14:paraId="18E29C55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trs120-M1-his5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-kanMX6 spn1-∆2::kanMX6 leu1-32 ura4</w:t>
            </w:r>
          </w:p>
        </w:tc>
        <w:tc>
          <w:tcPr>
            <w:tcW w:w="2465" w:type="dxa"/>
          </w:tcPr>
          <w:p w14:paraId="4894315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5246A0F2" w14:textId="77777777" w:rsidTr="00A1739A">
        <w:tc>
          <w:tcPr>
            <w:tcW w:w="1997" w:type="dxa"/>
          </w:tcPr>
          <w:p w14:paraId="36F6D0B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7036</w:t>
            </w:r>
          </w:p>
        </w:tc>
        <w:tc>
          <w:tcPr>
            <w:tcW w:w="4888" w:type="dxa"/>
          </w:tcPr>
          <w:p w14:paraId="35B19A3A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trs120-ts1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is5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-kanMX6 his5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6-M210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leu1-32 ura4</w:t>
            </w:r>
          </w:p>
        </w:tc>
        <w:tc>
          <w:tcPr>
            <w:tcW w:w="2465" w:type="dxa"/>
          </w:tcPr>
          <w:p w14:paraId="7976812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053DAA54" w14:textId="77777777" w:rsidTr="00A1739A">
        <w:tc>
          <w:tcPr>
            <w:tcW w:w="1997" w:type="dxa"/>
          </w:tcPr>
          <w:p w14:paraId="7A9938A8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822</w:t>
            </w:r>
          </w:p>
        </w:tc>
        <w:tc>
          <w:tcPr>
            <w:tcW w:w="4888" w:type="dxa"/>
          </w:tcPr>
          <w:p w14:paraId="631F6F94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trs120-ts1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is5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-kanMX6 spn1-∆2::kanMX6 leu1-32 ura4</w:t>
            </w:r>
          </w:p>
        </w:tc>
        <w:tc>
          <w:tcPr>
            <w:tcW w:w="2465" w:type="dxa"/>
          </w:tcPr>
          <w:p w14:paraId="480865F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1CB36448" w14:textId="77777777" w:rsidTr="00A1739A">
        <w:tc>
          <w:tcPr>
            <w:tcW w:w="1997" w:type="dxa"/>
          </w:tcPr>
          <w:p w14:paraId="29BBFEF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290</w:t>
            </w:r>
          </w:p>
        </w:tc>
        <w:tc>
          <w:tcPr>
            <w:tcW w:w="4888" w:type="dxa"/>
          </w:tcPr>
          <w:p w14:paraId="2C30B773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pn1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kanMX6 his3-27 ura4-D18</w:t>
            </w:r>
          </w:p>
        </w:tc>
        <w:tc>
          <w:tcPr>
            <w:tcW w:w="2465" w:type="dxa"/>
          </w:tcPr>
          <w:p w14:paraId="63FA845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7669029E" w14:textId="77777777" w:rsidTr="00A1739A">
        <w:tc>
          <w:tcPr>
            <w:tcW w:w="1997" w:type="dxa"/>
          </w:tcPr>
          <w:p w14:paraId="291AE8D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MBY887</w:t>
            </w:r>
          </w:p>
        </w:tc>
        <w:tc>
          <w:tcPr>
            <w:tcW w:w="4888" w:type="dxa"/>
          </w:tcPr>
          <w:p w14:paraId="08641D70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h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sec8-1 ura4-D18 leu1-32</w:t>
            </w:r>
          </w:p>
        </w:tc>
        <w:tc>
          <w:tcPr>
            <w:tcW w:w="2465" w:type="dxa"/>
          </w:tcPr>
          <w:p w14:paraId="03C9F92E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16162DC0" w14:textId="77777777" w:rsidTr="00A1739A">
        <w:tc>
          <w:tcPr>
            <w:tcW w:w="1997" w:type="dxa"/>
          </w:tcPr>
          <w:p w14:paraId="35966E58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96</w:t>
            </w:r>
          </w:p>
        </w:tc>
        <w:tc>
          <w:tcPr>
            <w:tcW w:w="4888" w:type="dxa"/>
          </w:tcPr>
          <w:p w14:paraId="6714050D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spn1-∆2::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ec8-1 ura4-D18</w:t>
            </w:r>
          </w:p>
        </w:tc>
        <w:tc>
          <w:tcPr>
            <w:tcW w:w="2465" w:type="dxa"/>
          </w:tcPr>
          <w:p w14:paraId="0612B0D2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7ED99E37" w14:textId="77777777" w:rsidTr="00A1739A">
        <w:tc>
          <w:tcPr>
            <w:tcW w:w="1997" w:type="dxa"/>
          </w:tcPr>
          <w:p w14:paraId="6BE5E0D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2716</w:t>
            </w:r>
          </w:p>
        </w:tc>
        <w:tc>
          <w:tcPr>
            <w:tcW w:w="4888" w:type="dxa"/>
          </w:tcPr>
          <w:p w14:paraId="6CEF5385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h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 xml:space="preserve">+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exo70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::kanMX4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ade6 leu1-32 ura4-D18</w:t>
            </w:r>
          </w:p>
        </w:tc>
        <w:tc>
          <w:tcPr>
            <w:tcW w:w="2465" w:type="dxa"/>
          </w:tcPr>
          <w:p w14:paraId="3464172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02A50452" w14:textId="77777777" w:rsidTr="00A1739A">
        <w:tc>
          <w:tcPr>
            <w:tcW w:w="1997" w:type="dxa"/>
          </w:tcPr>
          <w:p w14:paraId="7D979CC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lastRenderedPageBreak/>
              <w:t>JW8797</w:t>
            </w:r>
          </w:p>
        </w:tc>
        <w:tc>
          <w:tcPr>
            <w:tcW w:w="4888" w:type="dxa"/>
          </w:tcPr>
          <w:p w14:paraId="3C65DD8D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spn1-∆2::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exo70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::kanMX4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is3-27 ade6 ura4-D18</w:t>
            </w:r>
          </w:p>
        </w:tc>
        <w:tc>
          <w:tcPr>
            <w:tcW w:w="2465" w:type="dxa"/>
          </w:tcPr>
          <w:p w14:paraId="2AF135A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56540214" w14:textId="77777777" w:rsidTr="00A1739A">
        <w:tc>
          <w:tcPr>
            <w:tcW w:w="1997" w:type="dxa"/>
          </w:tcPr>
          <w:p w14:paraId="0FA3626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IJ1032</w:t>
            </w:r>
          </w:p>
        </w:tc>
        <w:tc>
          <w:tcPr>
            <w:tcW w:w="4888" w:type="dxa"/>
          </w:tcPr>
          <w:p w14:paraId="0A03E8FD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–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916-hphMX6 ade6-M216 leu1-32 ura4-D18</w:t>
            </w:r>
          </w:p>
        </w:tc>
        <w:tc>
          <w:tcPr>
            <w:tcW w:w="2465" w:type="dxa"/>
          </w:tcPr>
          <w:p w14:paraId="530DDFE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; 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wPC9ZZWFyPjxSZWNO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0MDI0ODwvcGFnZXM+PHZvbHVtZT43PC92b2x1bWU+PG51bWJlcj42PC9udW1iZXI+PGtleXdv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wPC9ZZWFyPjxSZWNO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0MDI0ODwvcGFnZXM+PHZvbHVtZT43PC92b2x1bWU+PG51bWJlcj42PC9udW1iZXI+PGtleXdv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59" w:tooltip="Jourdain, 2012 #11161" w:history="1">
              <w:r w:rsidRPr="00AF654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Jourdain et al., 2012</w:t>
              </w:r>
            </w:hyperlink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D154A" w:rsidRPr="00AF6549" w14:paraId="5CD1D15B" w14:textId="77777777" w:rsidTr="00A1739A">
        <w:tc>
          <w:tcPr>
            <w:tcW w:w="1997" w:type="dxa"/>
          </w:tcPr>
          <w:p w14:paraId="6FE08C9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87</w:t>
            </w:r>
          </w:p>
        </w:tc>
        <w:tc>
          <w:tcPr>
            <w:tcW w:w="4888" w:type="dxa"/>
          </w:tcPr>
          <w:p w14:paraId="147E2FBC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1-∆2::kanMX6 sec3-916-hphMX6 ade6-M216 leu1-32 ura4-D18</w:t>
            </w:r>
          </w:p>
        </w:tc>
        <w:tc>
          <w:tcPr>
            <w:tcW w:w="2465" w:type="dxa"/>
          </w:tcPr>
          <w:p w14:paraId="47F9FFA9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7B541237" w14:textId="77777777" w:rsidTr="00A1739A">
        <w:tc>
          <w:tcPr>
            <w:tcW w:w="1997" w:type="dxa"/>
          </w:tcPr>
          <w:p w14:paraId="78597D87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>IJ767</w:t>
            </w:r>
          </w:p>
        </w:tc>
        <w:tc>
          <w:tcPr>
            <w:tcW w:w="4888" w:type="dxa"/>
          </w:tcPr>
          <w:p w14:paraId="1C318C58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–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913-hphMX6 ade6-M216 leu1-32 ura4-D18</w:t>
            </w:r>
          </w:p>
        </w:tc>
        <w:tc>
          <w:tcPr>
            <w:tcW w:w="2465" w:type="dxa"/>
          </w:tcPr>
          <w:p w14:paraId="33E1DFD1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t xml:space="preserve">; 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wPC9ZZWFyPjxSZWNO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0MDI0ODwvcGFnZXM+PHZvbHVtZT43PC92b2x1bWU+PG51bWJlcj42PC9udW1iZXI+PGtleXdv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wPC9ZZWFyPjxSZWNO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0MDI0ODwvcGFnZXM+PHZvbHVtZT43PC92b2x1bWU+PG51bWJlcj42PC9udW1iZXI+PGtleXdv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</w:fldData>
              </w:fldCha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59" w:tooltip="Jourdain, 2012 #11161" w:history="1">
              <w:r w:rsidRPr="00AF654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Jourdain et al., 2012</w:t>
              </w:r>
            </w:hyperlink>
            <w:r w:rsidRPr="00AF6549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AF65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D154A" w:rsidRPr="00AF6549" w14:paraId="5A453B04" w14:textId="77777777" w:rsidTr="00A1739A">
        <w:tc>
          <w:tcPr>
            <w:tcW w:w="1997" w:type="dxa"/>
          </w:tcPr>
          <w:p w14:paraId="634BB82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83</w:t>
            </w:r>
          </w:p>
        </w:tc>
        <w:tc>
          <w:tcPr>
            <w:tcW w:w="4888" w:type="dxa"/>
          </w:tcPr>
          <w:p w14:paraId="6AE4607F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1-∆2::kanMX6 sec3-913-hphMX6 ade6-M216 leu1-32 ura4-D18</w:t>
            </w:r>
          </w:p>
        </w:tc>
        <w:tc>
          <w:tcPr>
            <w:tcW w:w="2465" w:type="dxa"/>
          </w:tcPr>
          <w:p w14:paraId="5656C80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3C684CDF" w14:textId="77777777" w:rsidTr="00A1739A">
        <w:tc>
          <w:tcPr>
            <w:tcW w:w="1997" w:type="dxa"/>
          </w:tcPr>
          <w:p w14:paraId="2CF5ED4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588</w:t>
            </w:r>
          </w:p>
        </w:tc>
        <w:tc>
          <w:tcPr>
            <w:tcW w:w="4888" w:type="dxa"/>
          </w:tcPr>
          <w:p w14:paraId="719DB5E8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pn2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1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ura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6 leu1-32 ura4-D18</w:t>
            </w:r>
          </w:p>
        </w:tc>
        <w:tc>
          <w:tcPr>
            <w:tcW w:w="2465" w:type="dxa"/>
          </w:tcPr>
          <w:p w14:paraId="4A5866B0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2D712E41" w14:textId="77777777" w:rsidTr="00A1739A">
        <w:tc>
          <w:tcPr>
            <w:tcW w:w="1997" w:type="dxa"/>
          </w:tcPr>
          <w:p w14:paraId="0859E62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82</w:t>
            </w:r>
          </w:p>
        </w:tc>
        <w:tc>
          <w:tcPr>
            <w:tcW w:w="4888" w:type="dxa"/>
          </w:tcPr>
          <w:p w14:paraId="7BDFF3AF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pn2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1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ura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913-hphMX6 ade6 leu1-32 ura4-D18</w:t>
            </w:r>
          </w:p>
        </w:tc>
        <w:tc>
          <w:tcPr>
            <w:tcW w:w="2465" w:type="dxa"/>
          </w:tcPr>
          <w:p w14:paraId="59946846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6E0BDAD4" w14:textId="77777777" w:rsidTr="00A1739A">
        <w:tc>
          <w:tcPr>
            <w:tcW w:w="1997" w:type="dxa"/>
          </w:tcPr>
          <w:p w14:paraId="6A0851D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89</w:t>
            </w:r>
          </w:p>
        </w:tc>
        <w:tc>
          <w:tcPr>
            <w:tcW w:w="4888" w:type="dxa"/>
          </w:tcPr>
          <w:p w14:paraId="5C39C52E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spn2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1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ura4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916-hphMX6 ade6 leu1-32 ura4-D18</w:t>
            </w:r>
          </w:p>
        </w:tc>
        <w:tc>
          <w:tcPr>
            <w:tcW w:w="2465" w:type="dxa"/>
          </w:tcPr>
          <w:p w14:paraId="2F4E6881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13AF022B" w14:textId="77777777" w:rsidTr="00A1739A">
        <w:tc>
          <w:tcPr>
            <w:tcW w:w="1997" w:type="dxa"/>
          </w:tcPr>
          <w:p w14:paraId="57D6D92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590</w:t>
            </w:r>
          </w:p>
        </w:tc>
        <w:tc>
          <w:tcPr>
            <w:tcW w:w="4888" w:type="dxa"/>
          </w:tcPr>
          <w:p w14:paraId="68564506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h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fr-FR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 spn3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kanMX6 ade6-M210 leu1-32 ura4-D18</w:t>
            </w:r>
          </w:p>
        </w:tc>
        <w:tc>
          <w:tcPr>
            <w:tcW w:w="2465" w:type="dxa"/>
          </w:tcPr>
          <w:p w14:paraId="50A2E16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5B785F4B" w14:textId="77777777" w:rsidTr="00A1739A">
        <w:tc>
          <w:tcPr>
            <w:tcW w:w="1997" w:type="dxa"/>
          </w:tcPr>
          <w:p w14:paraId="3BF2F0D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90</w:t>
            </w:r>
          </w:p>
        </w:tc>
        <w:tc>
          <w:tcPr>
            <w:tcW w:w="4888" w:type="dxa"/>
          </w:tcPr>
          <w:p w14:paraId="720ED51A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3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3-913-hphMX6 ade6-M21X leu1-32 ura4-D18</w:t>
            </w:r>
          </w:p>
        </w:tc>
        <w:tc>
          <w:tcPr>
            <w:tcW w:w="2465" w:type="dxa"/>
          </w:tcPr>
          <w:p w14:paraId="3E123497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4FF9F6F8" w14:textId="77777777" w:rsidTr="00A1739A">
        <w:tc>
          <w:tcPr>
            <w:tcW w:w="1997" w:type="dxa"/>
          </w:tcPr>
          <w:p w14:paraId="33ECA34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85</w:t>
            </w:r>
          </w:p>
        </w:tc>
        <w:tc>
          <w:tcPr>
            <w:tcW w:w="4888" w:type="dxa"/>
          </w:tcPr>
          <w:p w14:paraId="18419FC2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3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 xml:space="preserve">sec3-916-hph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ade6-M21X leu1-32 ura4-D18</w:t>
            </w:r>
          </w:p>
        </w:tc>
        <w:tc>
          <w:tcPr>
            <w:tcW w:w="2465" w:type="dxa"/>
          </w:tcPr>
          <w:p w14:paraId="289AA6B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416DB0C1" w14:textId="77777777" w:rsidTr="00A1739A">
        <w:tc>
          <w:tcPr>
            <w:tcW w:w="1997" w:type="dxa"/>
          </w:tcPr>
          <w:p w14:paraId="43846F0C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293</w:t>
            </w:r>
          </w:p>
        </w:tc>
        <w:tc>
          <w:tcPr>
            <w:tcW w:w="4888" w:type="dxa"/>
          </w:tcPr>
          <w:p w14:paraId="4AA4E8DD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pn4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kanMX6 ura4-D18</w:t>
            </w:r>
          </w:p>
        </w:tc>
        <w:tc>
          <w:tcPr>
            <w:tcW w:w="2465" w:type="dxa"/>
          </w:tcPr>
          <w:p w14:paraId="3386476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4C3C2C8E" w14:textId="77777777" w:rsidTr="00A1739A">
        <w:tc>
          <w:tcPr>
            <w:tcW w:w="1997" w:type="dxa"/>
          </w:tcPr>
          <w:p w14:paraId="2822A56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295</w:t>
            </w:r>
          </w:p>
        </w:tc>
        <w:tc>
          <w:tcPr>
            <w:tcW w:w="4888" w:type="dxa"/>
          </w:tcPr>
          <w:p w14:paraId="542FDFE4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pn4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kanMX6 leu1-32 ura4-D18</w:t>
            </w:r>
          </w:p>
        </w:tc>
        <w:tc>
          <w:tcPr>
            <w:tcW w:w="2465" w:type="dxa"/>
          </w:tcPr>
          <w:p w14:paraId="4BAD239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1C671E6B" w14:textId="77777777" w:rsidTr="00A1739A">
        <w:tc>
          <w:tcPr>
            <w:tcW w:w="1997" w:type="dxa"/>
          </w:tcPr>
          <w:p w14:paraId="3B861A5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84</w:t>
            </w:r>
          </w:p>
        </w:tc>
        <w:tc>
          <w:tcPr>
            <w:tcW w:w="4888" w:type="dxa"/>
          </w:tcPr>
          <w:p w14:paraId="22ADD593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4-∆2::kanMX6 sec3-913-hphMX6 ade6-M216 leu1-32 ura4-D18</w:t>
            </w:r>
          </w:p>
        </w:tc>
        <w:tc>
          <w:tcPr>
            <w:tcW w:w="2465" w:type="dxa"/>
          </w:tcPr>
          <w:p w14:paraId="01E72AF1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037384F0" w14:textId="77777777" w:rsidTr="00A1739A">
        <w:tc>
          <w:tcPr>
            <w:tcW w:w="1997" w:type="dxa"/>
          </w:tcPr>
          <w:p w14:paraId="3B06B18F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88</w:t>
            </w:r>
          </w:p>
        </w:tc>
        <w:tc>
          <w:tcPr>
            <w:tcW w:w="4888" w:type="dxa"/>
          </w:tcPr>
          <w:p w14:paraId="0AD69EC2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pn4-∆2::kanMX6 sec3-916-hphMX6 leu1-32 ura4-D18</w:t>
            </w:r>
          </w:p>
        </w:tc>
        <w:tc>
          <w:tcPr>
            <w:tcW w:w="2465" w:type="dxa"/>
          </w:tcPr>
          <w:p w14:paraId="669529DA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4A659B85" w14:textId="77777777" w:rsidTr="00A1739A">
        <w:tc>
          <w:tcPr>
            <w:tcW w:w="1997" w:type="dxa"/>
          </w:tcPr>
          <w:p w14:paraId="01BF9E84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8799</w:t>
            </w:r>
          </w:p>
        </w:tc>
        <w:tc>
          <w:tcPr>
            <w:tcW w:w="4888" w:type="dxa"/>
          </w:tcPr>
          <w:p w14:paraId="2F30F1B1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4-∆</w:t>
            </w: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2::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kanMX6 sec8-1 leu1-32 ura4-D18 </w:t>
            </w:r>
          </w:p>
        </w:tc>
        <w:tc>
          <w:tcPr>
            <w:tcW w:w="2465" w:type="dxa"/>
          </w:tcPr>
          <w:p w14:paraId="03B4CE9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Tables 1 and 2</w:t>
            </w:r>
          </w:p>
        </w:tc>
      </w:tr>
      <w:tr w:rsidR="009D154A" w:rsidRPr="00AF6549" w14:paraId="63772702" w14:textId="77777777" w:rsidTr="00A1739A">
        <w:tc>
          <w:tcPr>
            <w:tcW w:w="9350" w:type="dxa"/>
            <w:gridSpan w:val="3"/>
            <w:shd w:val="clear" w:color="auto" w:fill="D9D9D9" w:themeFill="background1" w:themeFillShade="D9"/>
          </w:tcPr>
          <w:p w14:paraId="370C070C" w14:textId="77777777" w:rsidR="009D154A" w:rsidRPr="00735610" w:rsidDel="00D20D1B" w:rsidRDefault="009D154A" w:rsidP="00A1739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V</w:t>
            </w:r>
            <w:r w:rsidRPr="0073561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ideo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  <w:t>s</w:t>
            </w:r>
          </w:p>
        </w:tc>
      </w:tr>
      <w:tr w:rsidR="009D154A" w:rsidRPr="00AF6549" w14:paraId="4BDF7405" w14:textId="77777777" w:rsidTr="00A1739A">
        <w:tc>
          <w:tcPr>
            <w:tcW w:w="1997" w:type="dxa"/>
          </w:tcPr>
          <w:p w14:paraId="6D2054C9" w14:textId="77777777" w:rsidR="009D154A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170</w:t>
            </w:r>
          </w:p>
        </w:tc>
        <w:tc>
          <w:tcPr>
            <w:tcW w:w="4888" w:type="dxa"/>
          </w:tcPr>
          <w:p w14:paraId="0C6193CA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proofErr w:type="gramStart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>spn</w:t>
            </w:r>
            <w:proofErr w:type="gramEnd"/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  <w:t xml:space="preserve">1-mEGFP-kanMX6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 w:eastAsia="en-US"/>
              </w:rPr>
              <w:t>exo70-tdTomato-nat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fr-FR" w:eastAsia="en-US"/>
              </w:rPr>
              <w:t xml:space="preserve"> ade6-M210 leu1-32 ura4-D18</w:t>
            </w:r>
          </w:p>
        </w:tc>
        <w:tc>
          <w:tcPr>
            <w:tcW w:w="2465" w:type="dxa"/>
          </w:tcPr>
          <w:p w14:paraId="166F6E19" w14:textId="77777777" w:rsidR="009D154A" w:rsidRPr="00AF6549" w:rsidDel="00D20D1B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Figure 1-v</w:t>
            </w: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ideo</w:t>
            </w:r>
            <w:r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s</w:t>
            </w: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 1-3</w:t>
            </w:r>
          </w:p>
        </w:tc>
      </w:tr>
      <w:tr w:rsidR="009D154A" w:rsidRPr="00AF6549" w14:paraId="2C4AEBE7" w14:textId="77777777" w:rsidTr="00A1739A">
        <w:tc>
          <w:tcPr>
            <w:tcW w:w="1997" w:type="dxa"/>
          </w:tcPr>
          <w:p w14:paraId="5672D3D5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726</w:t>
            </w:r>
          </w:p>
        </w:tc>
        <w:tc>
          <w:tcPr>
            <w:tcW w:w="4888" w:type="dxa"/>
          </w:tcPr>
          <w:p w14:paraId="0E35816D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fr-FR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h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  <w:lang w:val="sv-SE"/>
              </w:rPr>
              <w:t xml:space="preserve">- 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15-mEGFP-kanMX6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6-210 ura4-D18 leu1-32</w:t>
            </w:r>
          </w:p>
        </w:tc>
        <w:tc>
          <w:tcPr>
            <w:tcW w:w="2465" w:type="dxa"/>
          </w:tcPr>
          <w:p w14:paraId="35B2ED6B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Figure 5-v</w:t>
            </w: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 xml:space="preserve">ideo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1</w:t>
            </w:r>
          </w:p>
        </w:tc>
      </w:tr>
      <w:tr w:rsidR="009D154A" w:rsidRPr="00AF6549" w14:paraId="60008580" w14:textId="77777777" w:rsidTr="00A1739A">
        <w:tc>
          <w:tcPr>
            <w:tcW w:w="1997" w:type="dxa"/>
          </w:tcPr>
          <w:p w14:paraId="5148C213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852</w:t>
            </w:r>
          </w:p>
        </w:tc>
        <w:tc>
          <w:tcPr>
            <w:tcW w:w="4888" w:type="dxa"/>
          </w:tcPr>
          <w:p w14:paraId="6F4A45D7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15-mEGFP-kanMX6 spn1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kanMX6 ade6-M210? ura4-D18 leu1-32</w:t>
            </w:r>
          </w:p>
        </w:tc>
        <w:tc>
          <w:tcPr>
            <w:tcW w:w="2465" w:type="dxa"/>
          </w:tcPr>
          <w:p w14:paraId="0F663B60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Figure 5-v</w:t>
            </w: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 xml:space="preserve">ideo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2</w:t>
            </w:r>
          </w:p>
        </w:tc>
      </w:tr>
      <w:tr w:rsidR="009D154A" w:rsidRPr="00AF6549" w14:paraId="0BEA11EA" w14:textId="77777777" w:rsidTr="00A1739A">
        <w:tc>
          <w:tcPr>
            <w:tcW w:w="1997" w:type="dxa"/>
          </w:tcPr>
          <w:p w14:paraId="0F0E5F1D" w14:textId="77777777" w:rsidR="009D154A" w:rsidRPr="00AF6549" w:rsidRDefault="009D154A" w:rsidP="00A1739A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W9853</w:t>
            </w:r>
          </w:p>
        </w:tc>
        <w:tc>
          <w:tcPr>
            <w:tcW w:w="4888" w:type="dxa"/>
          </w:tcPr>
          <w:p w14:paraId="35638652" w14:textId="77777777" w:rsidR="009D154A" w:rsidRPr="00AF6549" w:rsidRDefault="009D154A" w:rsidP="00A1739A">
            <w:pPr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</w:pPr>
            <w:r w:rsidRPr="00AF6549">
              <w:rPr>
                <w:rFonts w:ascii="Times New Roman" w:hAnsi="Times New Roman" w:cs="Times New Roman"/>
                <w:i/>
                <w:sz w:val="24"/>
                <w:szCs w:val="24"/>
                <w:lang w:val="sv-SE"/>
              </w:rPr>
              <w:t>sec15-mEGFP-kanMX6 spn4-</w:t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sym w:font="Symbol" w:char="F044"/>
            </w:r>
            <w:r w:rsidRPr="00AF6549">
              <w:rPr>
                <w:rFonts w:ascii="Times New Roman" w:hAnsi="Times New Roman" w:cs="Times New Roman"/>
                <w:i/>
                <w:sz w:val="24"/>
                <w:szCs w:val="24"/>
              </w:rPr>
              <w:t>2::hphMX6 ade6-M210 ura4-D18 leu1-32</w:t>
            </w:r>
          </w:p>
        </w:tc>
        <w:tc>
          <w:tcPr>
            <w:tcW w:w="2465" w:type="dxa"/>
          </w:tcPr>
          <w:p w14:paraId="4624C6C3" w14:textId="77777777" w:rsidR="009D154A" w:rsidRPr="00AF6549" w:rsidRDefault="009D154A" w:rsidP="00A1739A">
            <w:pP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</w:pPr>
            <w: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Figure 5-v</w:t>
            </w:r>
            <w:r w:rsidRPr="00AF6549"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 xml:space="preserve">ideo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sv-SE"/>
              </w:rPr>
              <w:t>3</w:t>
            </w:r>
          </w:p>
        </w:tc>
      </w:tr>
    </w:tbl>
    <w:p w14:paraId="00162C57" w14:textId="77777777" w:rsidR="0064462F" w:rsidRPr="00AF6549" w:rsidRDefault="0064462F" w:rsidP="0064462F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sv-SE"/>
        </w:rPr>
      </w:pPr>
    </w:p>
    <w:p w14:paraId="4D5ACA96" w14:textId="5C8CA304" w:rsidR="00654C14" w:rsidRPr="00DB0CA8" w:rsidRDefault="00654C14" w:rsidP="00B946DB">
      <w:pPr>
        <w:pStyle w:val="EndNoteBibliography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sectPr w:rsidR="00654C14" w:rsidRPr="00DB0CA8" w:rsidSect="00B03861">
      <w:footerReference w:type="default" r:id="rId8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E052BD8" w14:textId="77777777" w:rsidR="003E7300" w:rsidRDefault="003E7300" w:rsidP="001857D7">
      <w:pPr>
        <w:spacing w:after="0" w:line="240" w:lineRule="auto"/>
      </w:pPr>
      <w:r>
        <w:separator/>
      </w:r>
    </w:p>
  </w:endnote>
  <w:endnote w:type="continuationSeparator" w:id="0">
    <w:p w14:paraId="22C18724" w14:textId="77777777" w:rsidR="003E7300" w:rsidRDefault="003E7300" w:rsidP="001857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79490495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7271489" w14:textId="16E69B9F" w:rsidR="009C1043" w:rsidRDefault="009C104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D156BFA" w14:textId="77777777" w:rsidR="009C1043" w:rsidRDefault="009C104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8A7B448" w14:textId="77777777" w:rsidR="003E7300" w:rsidRDefault="003E7300" w:rsidP="001857D7">
      <w:pPr>
        <w:spacing w:after="0" w:line="240" w:lineRule="auto"/>
      </w:pPr>
      <w:r>
        <w:separator/>
      </w:r>
    </w:p>
  </w:footnote>
  <w:footnote w:type="continuationSeparator" w:id="0">
    <w:p w14:paraId="7BAB5D65" w14:textId="77777777" w:rsidR="003E7300" w:rsidRDefault="003E7300" w:rsidP="001857D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AF355E"/>
    <w:multiLevelType w:val="hybridMultilevel"/>
    <w:tmpl w:val="9C2EF660"/>
    <w:lvl w:ilvl="0" w:tplc="E38CF4CA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54C7C45"/>
    <w:multiLevelType w:val="hybridMultilevel"/>
    <w:tmpl w:val="AA9E0462"/>
    <w:lvl w:ilvl="0" w:tplc="37841DD4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33272029"/>
    <w:multiLevelType w:val="hybridMultilevel"/>
    <w:tmpl w:val="7CF2E070"/>
    <w:lvl w:ilvl="0" w:tplc="9F0628FA">
      <w:start w:val="8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0806A5"/>
    <w:multiLevelType w:val="hybridMultilevel"/>
    <w:tmpl w:val="01929138"/>
    <w:lvl w:ilvl="0" w:tplc="EBDCD43E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637E354B"/>
    <w:multiLevelType w:val="hybridMultilevel"/>
    <w:tmpl w:val="A19A030A"/>
    <w:lvl w:ilvl="0" w:tplc="97786838">
      <w:start w:val="8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73247860"/>
    <w:multiLevelType w:val="hybridMultilevel"/>
    <w:tmpl w:val="78B0983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92536371">
    <w:abstractNumId w:val="1"/>
  </w:num>
  <w:num w:numId="2" w16cid:durableId="1875655709">
    <w:abstractNumId w:val="3"/>
  </w:num>
  <w:num w:numId="3" w16cid:durableId="896623093">
    <w:abstractNumId w:val="0"/>
  </w:num>
  <w:num w:numId="4" w16cid:durableId="1555697451">
    <w:abstractNumId w:val="2"/>
  </w:num>
  <w:num w:numId="5" w16cid:durableId="1727679412">
    <w:abstractNumId w:val="4"/>
  </w:num>
  <w:num w:numId="6" w16cid:durableId="109590339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3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Lif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pf0ee9t6ra0r8eswsw5rtpvpxd99e9trxxr&quot;&gt;Master Library 09-04-22-Converted 041125&lt;record-ids&gt;&lt;item&gt;50&lt;/item&gt;&lt;item&gt;3929&lt;/item&gt;&lt;item&gt;4092&lt;/item&gt;&lt;item&gt;4294&lt;/item&gt;&lt;item&gt;4491&lt;/item&gt;&lt;item&gt;4582&lt;/item&gt;&lt;item&gt;5095&lt;/item&gt;&lt;item&gt;5885&lt;/item&gt;&lt;item&gt;5930&lt;/item&gt;&lt;item&gt;5966&lt;/item&gt;&lt;item&gt;5987&lt;/item&gt;&lt;item&gt;6041&lt;/item&gt;&lt;item&gt;6072&lt;/item&gt;&lt;item&gt;6105&lt;/item&gt;&lt;item&gt;6171&lt;/item&gt;&lt;item&gt;6178&lt;/item&gt;&lt;item&gt;6227&lt;/item&gt;&lt;item&gt;6363&lt;/item&gt;&lt;item&gt;6366&lt;/item&gt;&lt;item&gt;6382&lt;/item&gt;&lt;item&gt;6383&lt;/item&gt;&lt;item&gt;6573&lt;/item&gt;&lt;item&gt;6607&lt;/item&gt;&lt;item&gt;6648&lt;/item&gt;&lt;item&gt;6666&lt;/item&gt;&lt;item&gt;6905&lt;/item&gt;&lt;item&gt;8794&lt;/item&gt;&lt;item&gt;9109&lt;/item&gt;&lt;item&gt;9686&lt;/item&gt;&lt;item&gt;9870&lt;/item&gt;&lt;item&gt;9921&lt;/item&gt;&lt;item&gt;9946&lt;/item&gt;&lt;item&gt;9973&lt;/item&gt;&lt;item&gt;10086&lt;/item&gt;&lt;item&gt;10210&lt;/item&gt;&lt;item&gt;10430&lt;/item&gt;&lt;item&gt;10569&lt;/item&gt;&lt;item&gt;10628&lt;/item&gt;&lt;item&gt;10654&lt;/item&gt;&lt;item&gt;10668&lt;/item&gt;&lt;item&gt;10671&lt;/item&gt;&lt;item&gt;10691&lt;/item&gt;&lt;item&gt;10696&lt;/item&gt;&lt;item&gt;10700&lt;/item&gt;&lt;item&gt;10705&lt;/item&gt;&lt;item&gt;10712&lt;/item&gt;&lt;item&gt;10803&lt;/item&gt;&lt;item&gt;10985&lt;/item&gt;&lt;item&gt;11031&lt;/item&gt;&lt;item&gt;11072&lt;/item&gt;&lt;item&gt;11075&lt;/item&gt;&lt;item&gt;11094&lt;/item&gt;&lt;item&gt;11099&lt;/item&gt;&lt;item&gt;11100&lt;/item&gt;&lt;item&gt;11156&lt;/item&gt;&lt;item&gt;11159&lt;/item&gt;&lt;item&gt;11161&lt;/item&gt;&lt;item&gt;11267&lt;/item&gt;&lt;item&gt;11316&lt;/item&gt;&lt;item&gt;11319&lt;/item&gt;&lt;item&gt;11322&lt;/item&gt;&lt;item&gt;11384&lt;/item&gt;&lt;item&gt;11385&lt;/item&gt;&lt;item&gt;11419&lt;/item&gt;&lt;item&gt;11537&lt;/item&gt;&lt;item&gt;11543&lt;/item&gt;&lt;item&gt;11585&lt;/item&gt;&lt;item&gt;11610&lt;/item&gt;&lt;item&gt;11665&lt;/item&gt;&lt;item&gt;11706&lt;/item&gt;&lt;item&gt;11709&lt;/item&gt;&lt;item&gt;11710&lt;/item&gt;&lt;item&gt;11711&lt;/item&gt;&lt;item&gt;11723&lt;/item&gt;&lt;item&gt;11725&lt;/item&gt;&lt;item&gt;11773&lt;/item&gt;&lt;item&gt;11775&lt;/item&gt;&lt;/record-ids&gt;&lt;/item&gt;&lt;/Libraries&gt;"/>
  </w:docVars>
  <w:rsids>
    <w:rsidRoot w:val="00463789"/>
    <w:rsid w:val="00001251"/>
    <w:rsid w:val="000019DB"/>
    <w:rsid w:val="000026A4"/>
    <w:rsid w:val="00002D04"/>
    <w:rsid w:val="00004F4F"/>
    <w:rsid w:val="00004FC2"/>
    <w:rsid w:val="00006306"/>
    <w:rsid w:val="00006DD3"/>
    <w:rsid w:val="000076EB"/>
    <w:rsid w:val="00010955"/>
    <w:rsid w:val="00012970"/>
    <w:rsid w:val="00014DD0"/>
    <w:rsid w:val="00014EC9"/>
    <w:rsid w:val="0001511C"/>
    <w:rsid w:val="00015BE4"/>
    <w:rsid w:val="00015FD1"/>
    <w:rsid w:val="00017096"/>
    <w:rsid w:val="0001727C"/>
    <w:rsid w:val="00017342"/>
    <w:rsid w:val="000208B9"/>
    <w:rsid w:val="00020E99"/>
    <w:rsid w:val="000213A2"/>
    <w:rsid w:val="000217E0"/>
    <w:rsid w:val="00021B9A"/>
    <w:rsid w:val="0002207B"/>
    <w:rsid w:val="00022DB5"/>
    <w:rsid w:val="00023C58"/>
    <w:rsid w:val="00023F3C"/>
    <w:rsid w:val="0002644A"/>
    <w:rsid w:val="00026607"/>
    <w:rsid w:val="000270F7"/>
    <w:rsid w:val="00027DCA"/>
    <w:rsid w:val="00030D76"/>
    <w:rsid w:val="00032E32"/>
    <w:rsid w:val="000335F9"/>
    <w:rsid w:val="00034184"/>
    <w:rsid w:val="00034325"/>
    <w:rsid w:val="000345B4"/>
    <w:rsid w:val="00035D66"/>
    <w:rsid w:val="00037891"/>
    <w:rsid w:val="00037B94"/>
    <w:rsid w:val="00040D49"/>
    <w:rsid w:val="00041195"/>
    <w:rsid w:val="00041319"/>
    <w:rsid w:val="00042A6E"/>
    <w:rsid w:val="00042F58"/>
    <w:rsid w:val="00043AA7"/>
    <w:rsid w:val="000443FF"/>
    <w:rsid w:val="000455B1"/>
    <w:rsid w:val="000462AB"/>
    <w:rsid w:val="000475CF"/>
    <w:rsid w:val="00047F0C"/>
    <w:rsid w:val="000512B0"/>
    <w:rsid w:val="0005435D"/>
    <w:rsid w:val="00056CE4"/>
    <w:rsid w:val="000578E8"/>
    <w:rsid w:val="00057DAB"/>
    <w:rsid w:val="00063331"/>
    <w:rsid w:val="00063EEF"/>
    <w:rsid w:val="0006400A"/>
    <w:rsid w:val="00065294"/>
    <w:rsid w:val="00065430"/>
    <w:rsid w:val="00065600"/>
    <w:rsid w:val="00065958"/>
    <w:rsid w:val="00066F02"/>
    <w:rsid w:val="0006711D"/>
    <w:rsid w:val="00067EBD"/>
    <w:rsid w:val="00072371"/>
    <w:rsid w:val="0007322B"/>
    <w:rsid w:val="000733DB"/>
    <w:rsid w:val="00074008"/>
    <w:rsid w:val="000756EE"/>
    <w:rsid w:val="00076A5F"/>
    <w:rsid w:val="00076D99"/>
    <w:rsid w:val="00076EE5"/>
    <w:rsid w:val="00077361"/>
    <w:rsid w:val="00077F35"/>
    <w:rsid w:val="000814A4"/>
    <w:rsid w:val="0008286C"/>
    <w:rsid w:val="000829FA"/>
    <w:rsid w:val="00082B1F"/>
    <w:rsid w:val="00084136"/>
    <w:rsid w:val="00084465"/>
    <w:rsid w:val="00084A65"/>
    <w:rsid w:val="0008653E"/>
    <w:rsid w:val="00086653"/>
    <w:rsid w:val="00086E54"/>
    <w:rsid w:val="00087C32"/>
    <w:rsid w:val="00087FEC"/>
    <w:rsid w:val="0009013B"/>
    <w:rsid w:val="00092146"/>
    <w:rsid w:val="000926B0"/>
    <w:rsid w:val="0009276B"/>
    <w:rsid w:val="000949F9"/>
    <w:rsid w:val="00094BD0"/>
    <w:rsid w:val="0009593C"/>
    <w:rsid w:val="00097E49"/>
    <w:rsid w:val="000A1870"/>
    <w:rsid w:val="000A270C"/>
    <w:rsid w:val="000A2801"/>
    <w:rsid w:val="000A2BF9"/>
    <w:rsid w:val="000A3FC2"/>
    <w:rsid w:val="000A4812"/>
    <w:rsid w:val="000A52E9"/>
    <w:rsid w:val="000A56AA"/>
    <w:rsid w:val="000A65E0"/>
    <w:rsid w:val="000B097A"/>
    <w:rsid w:val="000B1051"/>
    <w:rsid w:val="000B111E"/>
    <w:rsid w:val="000B131E"/>
    <w:rsid w:val="000B2343"/>
    <w:rsid w:val="000B26E1"/>
    <w:rsid w:val="000B2722"/>
    <w:rsid w:val="000B2CB5"/>
    <w:rsid w:val="000B384F"/>
    <w:rsid w:val="000B3944"/>
    <w:rsid w:val="000B519B"/>
    <w:rsid w:val="000B5C9E"/>
    <w:rsid w:val="000C1059"/>
    <w:rsid w:val="000C1F63"/>
    <w:rsid w:val="000C2619"/>
    <w:rsid w:val="000C2AA3"/>
    <w:rsid w:val="000C4CBD"/>
    <w:rsid w:val="000C746D"/>
    <w:rsid w:val="000D1225"/>
    <w:rsid w:val="000D19AD"/>
    <w:rsid w:val="000D2390"/>
    <w:rsid w:val="000D33DA"/>
    <w:rsid w:val="000D56DF"/>
    <w:rsid w:val="000D5C6C"/>
    <w:rsid w:val="000D5DCC"/>
    <w:rsid w:val="000D6444"/>
    <w:rsid w:val="000D6C9E"/>
    <w:rsid w:val="000D7EE6"/>
    <w:rsid w:val="000E05F3"/>
    <w:rsid w:val="000E1252"/>
    <w:rsid w:val="000E1B26"/>
    <w:rsid w:val="000E379C"/>
    <w:rsid w:val="000E4333"/>
    <w:rsid w:val="000E5362"/>
    <w:rsid w:val="000E6F37"/>
    <w:rsid w:val="000E77D6"/>
    <w:rsid w:val="000F24BA"/>
    <w:rsid w:val="000F2BDA"/>
    <w:rsid w:val="000F5194"/>
    <w:rsid w:val="000F57A1"/>
    <w:rsid w:val="0010446C"/>
    <w:rsid w:val="00106504"/>
    <w:rsid w:val="00107528"/>
    <w:rsid w:val="00107B3F"/>
    <w:rsid w:val="00107D26"/>
    <w:rsid w:val="00107D6C"/>
    <w:rsid w:val="00110D5E"/>
    <w:rsid w:val="0011175F"/>
    <w:rsid w:val="00111D3B"/>
    <w:rsid w:val="00112DC0"/>
    <w:rsid w:val="00113769"/>
    <w:rsid w:val="001150F1"/>
    <w:rsid w:val="0012009E"/>
    <w:rsid w:val="0012015D"/>
    <w:rsid w:val="001203E6"/>
    <w:rsid w:val="001205FD"/>
    <w:rsid w:val="001231E8"/>
    <w:rsid w:val="0012339B"/>
    <w:rsid w:val="00125685"/>
    <w:rsid w:val="00125C75"/>
    <w:rsid w:val="001260A8"/>
    <w:rsid w:val="00127D59"/>
    <w:rsid w:val="001305DF"/>
    <w:rsid w:val="0013093E"/>
    <w:rsid w:val="00131982"/>
    <w:rsid w:val="00131CFB"/>
    <w:rsid w:val="0013248F"/>
    <w:rsid w:val="00132776"/>
    <w:rsid w:val="0013285F"/>
    <w:rsid w:val="00136274"/>
    <w:rsid w:val="00140869"/>
    <w:rsid w:val="0014090A"/>
    <w:rsid w:val="00142D3F"/>
    <w:rsid w:val="00143137"/>
    <w:rsid w:val="0014373D"/>
    <w:rsid w:val="00143934"/>
    <w:rsid w:val="00144E79"/>
    <w:rsid w:val="00146182"/>
    <w:rsid w:val="00146427"/>
    <w:rsid w:val="00146611"/>
    <w:rsid w:val="0015130D"/>
    <w:rsid w:val="00151A38"/>
    <w:rsid w:val="00152583"/>
    <w:rsid w:val="00152C39"/>
    <w:rsid w:val="001538D2"/>
    <w:rsid w:val="00155827"/>
    <w:rsid w:val="00155DD0"/>
    <w:rsid w:val="00156AC0"/>
    <w:rsid w:val="00157411"/>
    <w:rsid w:val="00160BC0"/>
    <w:rsid w:val="00160DC2"/>
    <w:rsid w:val="00160F5B"/>
    <w:rsid w:val="00161243"/>
    <w:rsid w:val="001623ED"/>
    <w:rsid w:val="00162D37"/>
    <w:rsid w:val="001636FC"/>
    <w:rsid w:val="00163BE2"/>
    <w:rsid w:val="00164081"/>
    <w:rsid w:val="0016622B"/>
    <w:rsid w:val="00171297"/>
    <w:rsid w:val="00171CB8"/>
    <w:rsid w:val="00171E21"/>
    <w:rsid w:val="00175290"/>
    <w:rsid w:val="00175459"/>
    <w:rsid w:val="0017549A"/>
    <w:rsid w:val="00175881"/>
    <w:rsid w:val="001761BE"/>
    <w:rsid w:val="001776D5"/>
    <w:rsid w:val="00182585"/>
    <w:rsid w:val="00183445"/>
    <w:rsid w:val="00183AF6"/>
    <w:rsid w:val="00183EC4"/>
    <w:rsid w:val="00184FC6"/>
    <w:rsid w:val="00184FE2"/>
    <w:rsid w:val="00185542"/>
    <w:rsid w:val="00185672"/>
    <w:rsid w:val="00185712"/>
    <w:rsid w:val="001857D7"/>
    <w:rsid w:val="00191547"/>
    <w:rsid w:val="00191A6C"/>
    <w:rsid w:val="00192E26"/>
    <w:rsid w:val="00193C41"/>
    <w:rsid w:val="001940AF"/>
    <w:rsid w:val="00197785"/>
    <w:rsid w:val="001A107F"/>
    <w:rsid w:val="001A13D2"/>
    <w:rsid w:val="001A1C9C"/>
    <w:rsid w:val="001A2C12"/>
    <w:rsid w:val="001A2D1F"/>
    <w:rsid w:val="001A2F21"/>
    <w:rsid w:val="001A39C8"/>
    <w:rsid w:val="001A43CF"/>
    <w:rsid w:val="001A5942"/>
    <w:rsid w:val="001A5A4D"/>
    <w:rsid w:val="001A5D2D"/>
    <w:rsid w:val="001A5ECD"/>
    <w:rsid w:val="001A5F89"/>
    <w:rsid w:val="001A631A"/>
    <w:rsid w:val="001A6979"/>
    <w:rsid w:val="001B35C0"/>
    <w:rsid w:val="001B3A86"/>
    <w:rsid w:val="001B433B"/>
    <w:rsid w:val="001B4AA4"/>
    <w:rsid w:val="001B5776"/>
    <w:rsid w:val="001B655C"/>
    <w:rsid w:val="001C0A3F"/>
    <w:rsid w:val="001C0DB1"/>
    <w:rsid w:val="001C15B6"/>
    <w:rsid w:val="001C49AC"/>
    <w:rsid w:val="001C6828"/>
    <w:rsid w:val="001D2991"/>
    <w:rsid w:val="001D3774"/>
    <w:rsid w:val="001D4BAF"/>
    <w:rsid w:val="001D51A9"/>
    <w:rsid w:val="001D7590"/>
    <w:rsid w:val="001D7A79"/>
    <w:rsid w:val="001D7D72"/>
    <w:rsid w:val="001E10CE"/>
    <w:rsid w:val="001E12DC"/>
    <w:rsid w:val="001E23E2"/>
    <w:rsid w:val="001E2969"/>
    <w:rsid w:val="001E481E"/>
    <w:rsid w:val="001E6E42"/>
    <w:rsid w:val="001E71C0"/>
    <w:rsid w:val="001F0649"/>
    <w:rsid w:val="001F0E38"/>
    <w:rsid w:val="001F140D"/>
    <w:rsid w:val="001F1743"/>
    <w:rsid w:val="001F1E9E"/>
    <w:rsid w:val="001F2BCB"/>
    <w:rsid w:val="001F2EF8"/>
    <w:rsid w:val="001F3355"/>
    <w:rsid w:val="001F3CA1"/>
    <w:rsid w:val="001F75A7"/>
    <w:rsid w:val="00200874"/>
    <w:rsid w:val="002013EE"/>
    <w:rsid w:val="0020175A"/>
    <w:rsid w:val="00201A41"/>
    <w:rsid w:val="00201ADB"/>
    <w:rsid w:val="00203B1A"/>
    <w:rsid w:val="00204D77"/>
    <w:rsid w:val="00205153"/>
    <w:rsid w:val="002057FF"/>
    <w:rsid w:val="00206D63"/>
    <w:rsid w:val="002075BC"/>
    <w:rsid w:val="00211835"/>
    <w:rsid w:val="002129B4"/>
    <w:rsid w:val="00212B0B"/>
    <w:rsid w:val="002130D0"/>
    <w:rsid w:val="0021422B"/>
    <w:rsid w:val="0021564F"/>
    <w:rsid w:val="00216E62"/>
    <w:rsid w:val="0021737B"/>
    <w:rsid w:val="00221BCD"/>
    <w:rsid w:val="00221DC7"/>
    <w:rsid w:val="00223E38"/>
    <w:rsid w:val="00224573"/>
    <w:rsid w:val="00225501"/>
    <w:rsid w:val="00226CF0"/>
    <w:rsid w:val="00226DC9"/>
    <w:rsid w:val="00230C58"/>
    <w:rsid w:val="00233F7D"/>
    <w:rsid w:val="00234365"/>
    <w:rsid w:val="00234E1B"/>
    <w:rsid w:val="00235D9C"/>
    <w:rsid w:val="00240AC4"/>
    <w:rsid w:val="00243B46"/>
    <w:rsid w:val="00244473"/>
    <w:rsid w:val="002446B6"/>
    <w:rsid w:val="002453EB"/>
    <w:rsid w:val="00245899"/>
    <w:rsid w:val="00245D8B"/>
    <w:rsid w:val="002463B8"/>
    <w:rsid w:val="002474AE"/>
    <w:rsid w:val="002501C6"/>
    <w:rsid w:val="002501EA"/>
    <w:rsid w:val="00250D3A"/>
    <w:rsid w:val="00251F64"/>
    <w:rsid w:val="00252619"/>
    <w:rsid w:val="002527EC"/>
    <w:rsid w:val="002533EF"/>
    <w:rsid w:val="00255BAC"/>
    <w:rsid w:val="0025634E"/>
    <w:rsid w:val="00256ABF"/>
    <w:rsid w:val="002610A4"/>
    <w:rsid w:val="002629F0"/>
    <w:rsid w:val="00264155"/>
    <w:rsid w:val="00265C6B"/>
    <w:rsid w:val="0026664F"/>
    <w:rsid w:val="00266759"/>
    <w:rsid w:val="0026720E"/>
    <w:rsid w:val="00270432"/>
    <w:rsid w:val="00273FD9"/>
    <w:rsid w:val="002766EF"/>
    <w:rsid w:val="00280708"/>
    <w:rsid w:val="00280E11"/>
    <w:rsid w:val="00281600"/>
    <w:rsid w:val="00282D86"/>
    <w:rsid w:val="00283EE0"/>
    <w:rsid w:val="00285E34"/>
    <w:rsid w:val="002863FF"/>
    <w:rsid w:val="0028763C"/>
    <w:rsid w:val="002903C2"/>
    <w:rsid w:val="00291962"/>
    <w:rsid w:val="002924D8"/>
    <w:rsid w:val="002928F4"/>
    <w:rsid w:val="00292B4A"/>
    <w:rsid w:val="00294F13"/>
    <w:rsid w:val="0029504B"/>
    <w:rsid w:val="0029766F"/>
    <w:rsid w:val="002A04C7"/>
    <w:rsid w:val="002A188A"/>
    <w:rsid w:val="002A2515"/>
    <w:rsid w:val="002A4A88"/>
    <w:rsid w:val="002A5C2B"/>
    <w:rsid w:val="002A6A5D"/>
    <w:rsid w:val="002A7D5B"/>
    <w:rsid w:val="002B059A"/>
    <w:rsid w:val="002B089B"/>
    <w:rsid w:val="002B0E7E"/>
    <w:rsid w:val="002B2C79"/>
    <w:rsid w:val="002B336F"/>
    <w:rsid w:val="002B372C"/>
    <w:rsid w:val="002B522E"/>
    <w:rsid w:val="002B5C9F"/>
    <w:rsid w:val="002B7064"/>
    <w:rsid w:val="002B70CD"/>
    <w:rsid w:val="002B75C8"/>
    <w:rsid w:val="002B76B4"/>
    <w:rsid w:val="002B7931"/>
    <w:rsid w:val="002C17DC"/>
    <w:rsid w:val="002C231F"/>
    <w:rsid w:val="002C3564"/>
    <w:rsid w:val="002C35CD"/>
    <w:rsid w:val="002C63A8"/>
    <w:rsid w:val="002C64ED"/>
    <w:rsid w:val="002C6E5A"/>
    <w:rsid w:val="002D1B65"/>
    <w:rsid w:val="002D3849"/>
    <w:rsid w:val="002D428D"/>
    <w:rsid w:val="002D4D0E"/>
    <w:rsid w:val="002D7245"/>
    <w:rsid w:val="002E031D"/>
    <w:rsid w:val="002E0942"/>
    <w:rsid w:val="002E0D72"/>
    <w:rsid w:val="002E0E79"/>
    <w:rsid w:val="002E3ECF"/>
    <w:rsid w:val="002E40D9"/>
    <w:rsid w:val="002E4352"/>
    <w:rsid w:val="002E7AA3"/>
    <w:rsid w:val="002F032A"/>
    <w:rsid w:val="002F1040"/>
    <w:rsid w:val="002F112B"/>
    <w:rsid w:val="002F163C"/>
    <w:rsid w:val="002F1D60"/>
    <w:rsid w:val="002F21C1"/>
    <w:rsid w:val="002F22F4"/>
    <w:rsid w:val="002F41D5"/>
    <w:rsid w:val="002F6CF6"/>
    <w:rsid w:val="00300213"/>
    <w:rsid w:val="00301FF7"/>
    <w:rsid w:val="00303076"/>
    <w:rsid w:val="00303E5B"/>
    <w:rsid w:val="0030515F"/>
    <w:rsid w:val="003065C9"/>
    <w:rsid w:val="003119AA"/>
    <w:rsid w:val="003125D7"/>
    <w:rsid w:val="00313420"/>
    <w:rsid w:val="00313666"/>
    <w:rsid w:val="003141BA"/>
    <w:rsid w:val="003149F5"/>
    <w:rsid w:val="00314C5A"/>
    <w:rsid w:val="00315242"/>
    <w:rsid w:val="003156C0"/>
    <w:rsid w:val="00315A5F"/>
    <w:rsid w:val="00316489"/>
    <w:rsid w:val="00316A9F"/>
    <w:rsid w:val="0031710B"/>
    <w:rsid w:val="0032097C"/>
    <w:rsid w:val="00320FFF"/>
    <w:rsid w:val="00321D50"/>
    <w:rsid w:val="00322D0B"/>
    <w:rsid w:val="00322E5C"/>
    <w:rsid w:val="00323876"/>
    <w:rsid w:val="003244E7"/>
    <w:rsid w:val="00324B31"/>
    <w:rsid w:val="003250DE"/>
    <w:rsid w:val="003269C7"/>
    <w:rsid w:val="00333B65"/>
    <w:rsid w:val="003353EA"/>
    <w:rsid w:val="00336A78"/>
    <w:rsid w:val="00336EE1"/>
    <w:rsid w:val="003403E4"/>
    <w:rsid w:val="00340485"/>
    <w:rsid w:val="00340788"/>
    <w:rsid w:val="003409EE"/>
    <w:rsid w:val="00341392"/>
    <w:rsid w:val="003415B8"/>
    <w:rsid w:val="003424DF"/>
    <w:rsid w:val="00342F72"/>
    <w:rsid w:val="0034443F"/>
    <w:rsid w:val="00344E45"/>
    <w:rsid w:val="003451D8"/>
    <w:rsid w:val="003456C6"/>
    <w:rsid w:val="00345D45"/>
    <w:rsid w:val="00346B1E"/>
    <w:rsid w:val="00346B96"/>
    <w:rsid w:val="00347F87"/>
    <w:rsid w:val="003506AD"/>
    <w:rsid w:val="003514A3"/>
    <w:rsid w:val="00352382"/>
    <w:rsid w:val="00353B21"/>
    <w:rsid w:val="00355BD5"/>
    <w:rsid w:val="00355EB2"/>
    <w:rsid w:val="00356894"/>
    <w:rsid w:val="00356BF5"/>
    <w:rsid w:val="0036054C"/>
    <w:rsid w:val="00361D65"/>
    <w:rsid w:val="003627D5"/>
    <w:rsid w:val="00362D4C"/>
    <w:rsid w:val="00362F39"/>
    <w:rsid w:val="00363710"/>
    <w:rsid w:val="003637E3"/>
    <w:rsid w:val="003639DE"/>
    <w:rsid w:val="003645EB"/>
    <w:rsid w:val="0036689D"/>
    <w:rsid w:val="003679D6"/>
    <w:rsid w:val="0037076B"/>
    <w:rsid w:val="003710C7"/>
    <w:rsid w:val="00371549"/>
    <w:rsid w:val="00371973"/>
    <w:rsid w:val="003728EF"/>
    <w:rsid w:val="00372E0C"/>
    <w:rsid w:val="003730A5"/>
    <w:rsid w:val="00373213"/>
    <w:rsid w:val="00373592"/>
    <w:rsid w:val="0037395E"/>
    <w:rsid w:val="0037447F"/>
    <w:rsid w:val="00374913"/>
    <w:rsid w:val="00374968"/>
    <w:rsid w:val="0037567F"/>
    <w:rsid w:val="00376F34"/>
    <w:rsid w:val="003775FF"/>
    <w:rsid w:val="00380A37"/>
    <w:rsid w:val="00381F61"/>
    <w:rsid w:val="003826A0"/>
    <w:rsid w:val="00382E17"/>
    <w:rsid w:val="00383ABE"/>
    <w:rsid w:val="003859F8"/>
    <w:rsid w:val="00386314"/>
    <w:rsid w:val="0038665A"/>
    <w:rsid w:val="00386779"/>
    <w:rsid w:val="00387DB4"/>
    <w:rsid w:val="0039239A"/>
    <w:rsid w:val="00392A75"/>
    <w:rsid w:val="00392B0D"/>
    <w:rsid w:val="00393723"/>
    <w:rsid w:val="00396D13"/>
    <w:rsid w:val="00397199"/>
    <w:rsid w:val="003A01E1"/>
    <w:rsid w:val="003A1C6E"/>
    <w:rsid w:val="003A3905"/>
    <w:rsid w:val="003A3B74"/>
    <w:rsid w:val="003A47AE"/>
    <w:rsid w:val="003A5DB9"/>
    <w:rsid w:val="003A6A3B"/>
    <w:rsid w:val="003A6F56"/>
    <w:rsid w:val="003A770B"/>
    <w:rsid w:val="003B0557"/>
    <w:rsid w:val="003B1280"/>
    <w:rsid w:val="003B1682"/>
    <w:rsid w:val="003B1B03"/>
    <w:rsid w:val="003B221F"/>
    <w:rsid w:val="003B24FF"/>
    <w:rsid w:val="003B488A"/>
    <w:rsid w:val="003B642A"/>
    <w:rsid w:val="003B7423"/>
    <w:rsid w:val="003B799B"/>
    <w:rsid w:val="003C05F0"/>
    <w:rsid w:val="003C064A"/>
    <w:rsid w:val="003C1F21"/>
    <w:rsid w:val="003C3E94"/>
    <w:rsid w:val="003C42F7"/>
    <w:rsid w:val="003C55E9"/>
    <w:rsid w:val="003C6923"/>
    <w:rsid w:val="003C6E3B"/>
    <w:rsid w:val="003C6EB7"/>
    <w:rsid w:val="003D034C"/>
    <w:rsid w:val="003D35F8"/>
    <w:rsid w:val="003D4EA8"/>
    <w:rsid w:val="003D55ED"/>
    <w:rsid w:val="003D5992"/>
    <w:rsid w:val="003D5F2D"/>
    <w:rsid w:val="003E111F"/>
    <w:rsid w:val="003E11BD"/>
    <w:rsid w:val="003E14B6"/>
    <w:rsid w:val="003E31B5"/>
    <w:rsid w:val="003E50B9"/>
    <w:rsid w:val="003E5AEB"/>
    <w:rsid w:val="003E67CB"/>
    <w:rsid w:val="003E7300"/>
    <w:rsid w:val="003F00C2"/>
    <w:rsid w:val="003F10ED"/>
    <w:rsid w:val="003F1EA5"/>
    <w:rsid w:val="003F1F08"/>
    <w:rsid w:val="003F3100"/>
    <w:rsid w:val="003F51A3"/>
    <w:rsid w:val="003F61C4"/>
    <w:rsid w:val="003F6BFC"/>
    <w:rsid w:val="003F72E3"/>
    <w:rsid w:val="003F7A44"/>
    <w:rsid w:val="00400C57"/>
    <w:rsid w:val="00401FE9"/>
    <w:rsid w:val="00404647"/>
    <w:rsid w:val="00404E75"/>
    <w:rsid w:val="004060E8"/>
    <w:rsid w:val="00406554"/>
    <w:rsid w:val="00407C46"/>
    <w:rsid w:val="00413961"/>
    <w:rsid w:val="004142B2"/>
    <w:rsid w:val="00414711"/>
    <w:rsid w:val="00414D6A"/>
    <w:rsid w:val="00414F93"/>
    <w:rsid w:val="00415E29"/>
    <w:rsid w:val="00416519"/>
    <w:rsid w:val="00416705"/>
    <w:rsid w:val="00416EA9"/>
    <w:rsid w:val="00417C95"/>
    <w:rsid w:val="00420457"/>
    <w:rsid w:val="004207DD"/>
    <w:rsid w:val="00423EC5"/>
    <w:rsid w:val="00424E6F"/>
    <w:rsid w:val="004307E6"/>
    <w:rsid w:val="004320ED"/>
    <w:rsid w:val="00433530"/>
    <w:rsid w:val="00434F86"/>
    <w:rsid w:val="00435216"/>
    <w:rsid w:val="00435AB3"/>
    <w:rsid w:val="004378EC"/>
    <w:rsid w:val="00437AE1"/>
    <w:rsid w:val="004400A2"/>
    <w:rsid w:val="004407DC"/>
    <w:rsid w:val="00441FFC"/>
    <w:rsid w:val="00442192"/>
    <w:rsid w:val="0044330F"/>
    <w:rsid w:val="00443C7E"/>
    <w:rsid w:val="00445A0B"/>
    <w:rsid w:val="00450694"/>
    <w:rsid w:val="00450CC8"/>
    <w:rsid w:val="00450EAF"/>
    <w:rsid w:val="00452AFF"/>
    <w:rsid w:val="00452F49"/>
    <w:rsid w:val="004535AF"/>
    <w:rsid w:val="00453EEF"/>
    <w:rsid w:val="0045710C"/>
    <w:rsid w:val="00460BCB"/>
    <w:rsid w:val="004623E8"/>
    <w:rsid w:val="00463789"/>
    <w:rsid w:val="00465757"/>
    <w:rsid w:val="00465DDE"/>
    <w:rsid w:val="004660DD"/>
    <w:rsid w:val="0047006F"/>
    <w:rsid w:val="00471E85"/>
    <w:rsid w:val="0047203F"/>
    <w:rsid w:val="00474F8D"/>
    <w:rsid w:val="00475A04"/>
    <w:rsid w:val="00476207"/>
    <w:rsid w:val="004767AB"/>
    <w:rsid w:val="00480A52"/>
    <w:rsid w:val="004813C8"/>
    <w:rsid w:val="00483C99"/>
    <w:rsid w:val="004848C1"/>
    <w:rsid w:val="00484C1A"/>
    <w:rsid w:val="0048555F"/>
    <w:rsid w:val="004879C6"/>
    <w:rsid w:val="00487FB0"/>
    <w:rsid w:val="004954E9"/>
    <w:rsid w:val="00496DE2"/>
    <w:rsid w:val="00497124"/>
    <w:rsid w:val="004977E3"/>
    <w:rsid w:val="00497C26"/>
    <w:rsid w:val="004A029F"/>
    <w:rsid w:val="004A0E65"/>
    <w:rsid w:val="004A32F0"/>
    <w:rsid w:val="004A4DF6"/>
    <w:rsid w:val="004A4E90"/>
    <w:rsid w:val="004A66C8"/>
    <w:rsid w:val="004A6936"/>
    <w:rsid w:val="004A73A1"/>
    <w:rsid w:val="004A797E"/>
    <w:rsid w:val="004A7E24"/>
    <w:rsid w:val="004B1983"/>
    <w:rsid w:val="004B41B5"/>
    <w:rsid w:val="004B49F5"/>
    <w:rsid w:val="004B4F3C"/>
    <w:rsid w:val="004B500B"/>
    <w:rsid w:val="004B51E5"/>
    <w:rsid w:val="004B5E7E"/>
    <w:rsid w:val="004B6A9F"/>
    <w:rsid w:val="004C01C1"/>
    <w:rsid w:val="004C0BE9"/>
    <w:rsid w:val="004C229B"/>
    <w:rsid w:val="004C2A2A"/>
    <w:rsid w:val="004C4869"/>
    <w:rsid w:val="004C4BFF"/>
    <w:rsid w:val="004C5661"/>
    <w:rsid w:val="004C6891"/>
    <w:rsid w:val="004C74CA"/>
    <w:rsid w:val="004C7EE4"/>
    <w:rsid w:val="004D0E4D"/>
    <w:rsid w:val="004D1695"/>
    <w:rsid w:val="004D2815"/>
    <w:rsid w:val="004D2EC2"/>
    <w:rsid w:val="004D3A8E"/>
    <w:rsid w:val="004D4960"/>
    <w:rsid w:val="004E0015"/>
    <w:rsid w:val="004E0717"/>
    <w:rsid w:val="004E1C39"/>
    <w:rsid w:val="004E1EB6"/>
    <w:rsid w:val="004E28BE"/>
    <w:rsid w:val="004E3BCF"/>
    <w:rsid w:val="004E478E"/>
    <w:rsid w:val="004E53A8"/>
    <w:rsid w:val="004E67F5"/>
    <w:rsid w:val="004E7F04"/>
    <w:rsid w:val="004E7F06"/>
    <w:rsid w:val="004F001A"/>
    <w:rsid w:val="004F2305"/>
    <w:rsid w:val="004F3DF1"/>
    <w:rsid w:val="004F46A6"/>
    <w:rsid w:val="004F4C60"/>
    <w:rsid w:val="004F5DB3"/>
    <w:rsid w:val="004F6D19"/>
    <w:rsid w:val="004F7770"/>
    <w:rsid w:val="004F7AF5"/>
    <w:rsid w:val="004F7EB8"/>
    <w:rsid w:val="00500638"/>
    <w:rsid w:val="00500C5C"/>
    <w:rsid w:val="00502419"/>
    <w:rsid w:val="00502F51"/>
    <w:rsid w:val="00504DB8"/>
    <w:rsid w:val="00505057"/>
    <w:rsid w:val="00505441"/>
    <w:rsid w:val="0050554A"/>
    <w:rsid w:val="00505FED"/>
    <w:rsid w:val="00512078"/>
    <w:rsid w:val="005133EE"/>
    <w:rsid w:val="00513D91"/>
    <w:rsid w:val="0051437F"/>
    <w:rsid w:val="00514921"/>
    <w:rsid w:val="00515145"/>
    <w:rsid w:val="00516921"/>
    <w:rsid w:val="00522668"/>
    <w:rsid w:val="0052273F"/>
    <w:rsid w:val="00522CFE"/>
    <w:rsid w:val="00523A9A"/>
    <w:rsid w:val="005258BA"/>
    <w:rsid w:val="005274DD"/>
    <w:rsid w:val="00530A37"/>
    <w:rsid w:val="00530E0A"/>
    <w:rsid w:val="00530F4D"/>
    <w:rsid w:val="00531859"/>
    <w:rsid w:val="00531D29"/>
    <w:rsid w:val="005337AB"/>
    <w:rsid w:val="00534756"/>
    <w:rsid w:val="00534B05"/>
    <w:rsid w:val="00536689"/>
    <w:rsid w:val="00537C40"/>
    <w:rsid w:val="00543D72"/>
    <w:rsid w:val="005452CE"/>
    <w:rsid w:val="005462F3"/>
    <w:rsid w:val="00547042"/>
    <w:rsid w:val="00553892"/>
    <w:rsid w:val="005543C7"/>
    <w:rsid w:val="0055555B"/>
    <w:rsid w:val="00555D33"/>
    <w:rsid w:val="0055655D"/>
    <w:rsid w:val="005569F5"/>
    <w:rsid w:val="00556CCC"/>
    <w:rsid w:val="00557867"/>
    <w:rsid w:val="00560A18"/>
    <w:rsid w:val="00560D79"/>
    <w:rsid w:val="00561B73"/>
    <w:rsid w:val="005634DF"/>
    <w:rsid w:val="0056352D"/>
    <w:rsid w:val="005636F0"/>
    <w:rsid w:val="005657B4"/>
    <w:rsid w:val="00565B15"/>
    <w:rsid w:val="00565D2A"/>
    <w:rsid w:val="00567665"/>
    <w:rsid w:val="00567A47"/>
    <w:rsid w:val="00571BC6"/>
    <w:rsid w:val="00571C3A"/>
    <w:rsid w:val="00573092"/>
    <w:rsid w:val="00574D9B"/>
    <w:rsid w:val="005752DA"/>
    <w:rsid w:val="00575BC7"/>
    <w:rsid w:val="00576929"/>
    <w:rsid w:val="0058034D"/>
    <w:rsid w:val="00580719"/>
    <w:rsid w:val="005838B7"/>
    <w:rsid w:val="0058399D"/>
    <w:rsid w:val="00583C9C"/>
    <w:rsid w:val="0058440F"/>
    <w:rsid w:val="005850B6"/>
    <w:rsid w:val="005874AB"/>
    <w:rsid w:val="005877C5"/>
    <w:rsid w:val="00590596"/>
    <w:rsid w:val="00590C84"/>
    <w:rsid w:val="00591A69"/>
    <w:rsid w:val="0059237D"/>
    <w:rsid w:val="00593185"/>
    <w:rsid w:val="00593B22"/>
    <w:rsid w:val="00596FB1"/>
    <w:rsid w:val="00597008"/>
    <w:rsid w:val="00597A5F"/>
    <w:rsid w:val="005A102D"/>
    <w:rsid w:val="005A1330"/>
    <w:rsid w:val="005A18A4"/>
    <w:rsid w:val="005A1922"/>
    <w:rsid w:val="005A2F65"/>
    <w:rsid w:val="005A35BA"/>
    <w:rsid w:val="005A550E"/>
    <w:rsid w:val="005A7C53"/>
    <w:rsid w:val="005B02C8"/>
    <w:rsid w:val="005B07D9"/>
    <w:rsid w:val="005B0BAF"/>
    <w:rsid w:val="005B0D02"/>
    <w:rsid w:val="005B289A"/>
    <w:rsid w:val="005B3426"/>
    <w:rsid w:val="005B6D93"/>
    <w:rsid w:val="005B71CA"/>
    <w:rsid w:val="005C1255"/>
    <w:rsid w:val="005C1ED7"/>
    <w:rsid w:val="005C1EE9"/>
    <w:rsid w:val="005C33C2"/>
    <w:rsid w:val="005C5090"/>
    <w:rsid w:val="005D1C03"/>
    <w:rsid w:val="005D271D"/>
    <w:rsid w:val="005D329F"/>
    <w:rsid w:val="005D38C5"/>
    <w:rsid w:val="005D428E"/>
    <w:rsid w:val="005D6724"/>
    <w:rsid w:val="005E1834"/>
    <w:rsid w:val="005E214D"/>
    <w:rsid w:val="005E4053"/>
    <w:rsid w:val="005E4342"/>
    <w:rsid w:val="005E46E5"/>
    <w:rsid w:val="005E6CDB"/>
    <w:rsid w:val="005E737A"/>
    <w:rsid w:val="005F0075"/>
    <w:rsid w:val="005F5F59"/>
    <w:rsid w:val="006029DC"/>
    <w:rsid w:val="0060346D"/>
    <w:rsid w:val="006043C8"/>
    <w:rsid w:val="00606733"/>
    <w:rsid w:val="00606911"/>
    <w:rsid w:val="00610216"/>
    <w:rsid w:val="00610690"/>
    <w:rsid w:val="0061567D"/>
    <w:rsid w:val="00615902"/>
    <w:rsid w:val="00615F19"/>
    <w:rsid w:val="00616EA5"/>
    <w:rsid w:val="00616F4A"/>
    <w:rsid w:val="0061772D"/>
    <w:rsid w:val="00620826"/>
    <w:rsid w:val="006210A3"/>
    <w:rsid w:val="00621DE6"/>
    <w:rsid w:val="00622625"/>
    <w:rsid w:val="00622D83"/>
    <w:rsid w:val="00626213"/>
    <w:rsid w:val="0062636F"/>
    <w:rsid w:val="006273DA"/>
    <w:rsid w:val="00627FA0"/>
    <w:rsid w:val="0063014E"/>
    <w:rsid w:val="00630846"/>
    <w:rsid w:val="006310E2"/>
    <w:rsid w:val="00631541"/>
    <w:rsid w:val="0063206E"/>
    <w:rsid w:val="00632450"/>
    <w:rsid w:val="00632B8A"/>
    <w:rsid w:val="00633A10"/>
    <w:rsid w:val="0063556D"/>
    <w:rsid w:val="006355FD"/>
    <w:rsid w:val="0063656D"/>
    <w:rsid w:val="00637683"/>
    <w:rsid w:val="00640259"/>
    <w:rsid w:val="00640BD9"/>
    <w:rsid w:val="0064234C"/>
    <w:rsid w:val="006423B8"/>
    <w:rsid w:val="006441F8"/>
    <w:rsid w:val="0064450F"/>
    <w:rsid w:val="0064462F"/>
    <w:rsid w:val="00644C0F"/>
    <w:rsid w:val="00644D5E"/>
    <w:rsid w:val="00645588"/>
    <w:rsid w:val="006473C5"/>
    <w:rsid w:val="006473CC"/>
    <w:rsid w:val="0065122B"/>
    <w:rsid w:val="00651509"/>
    <w:rsid w:val="00652253"/>
    <w:rsid w:val="006524EC"/>
    <w:rsid w:val="006527A0"/>
    <w:rsid w:val="00652D7F"/>
    <w:rsid w:val="00653746"/>
    <w:rsid w:val="00654C14"/>
    <w:rsid w:val="00655228"/>
    <w:rsid w:val="00657A0A"/>
    <w:rsid w:val="006618AB"/>
    <w:rsid w:val="00665F41"/>
    <w:rsid w:val="006660C9"/>
    <w:rsid w:val="00666758"/>
    <w:rsid w:val="00666E78"/>
    <w:rsid w:val="006676DE"/>
    <w:rsid w:val="00670C6B"/>
    <w:rsid w:val="00671386"/>
    <w:rsid w:val="00671D31"/>
    <w:rsid w:val="00674998"/>
    <w:rsid w:val="00674F24"/>
    <w:rsid w:val="0067576E"/>
    <w:rsid w:val="006763B0"/>
    <w:rsid w:val="0067681F"/>
    <w:rsid w:val="00676985"/>
    <w:rsid w:val="0067777A"/>
    <w:rsid w:val="00677803"/>
    <w:rsid w:val="00677DA8"/>
    <w:rsid w:val="00681D18"/>
    <w:rsid w:val="00681F76"/>
    <w:rsid w:val="00682199"/>
    <w:rsid w:val="00683947"/>
    <w:rsid w:val="00684049"/>
    <w:rsid w:val="006849B9"/>
    <w:rsid w:val="006854B6"/>
    <w:rsid w:val="006855AE"/>
    <w:rsid w:val="00685D8B"/>
    <w:rsid w:val="0068643C"/>
    <w:rsid w:val="00687B25"/>
    <w:rsid w:val="006912DD"/>
    <w:rsid w:val="00693294"/>
    <w:rsid w:val="0069345C"/>
    <w:rsid w:val="0069399A"/>
    <w:rsid w:val="00694C6B"/>
    <w:rsid w:val="00694DF4"/>
    <w:rsid w:val="00695680"/>
    <w:rsid w:val="006A05B6"/>
    <w:rsid w:val="006A1672"/>
    <w:rsid w:val="006A2DB2"/>
    <w:rsid w:val="006A358F"/>
    <w:rsid w:val="006A36CE"/>
    <w:rsid w:val="006A3764"/>
    <w:rsid w:val="006A4684"/>
    <w:rsid w:val="006A58CB"/>
    <w:rsid w:val="006A5A02"/>
    <w:rsid w:val="006A69A9"/>
    <w:rsid w:val="006A7237"/>
    <w:rsid w:val="006A735B"/>
    <w:rsid w:val="006A738D"/>
    <w:rsid w:val="006B154E"/>
    <w:rsid w:val="006B171F"/>
    <w:rsid w:val="006B27D4"/>
    <w:rsid w:val="006B2E5C"/>
    <w:rsid w:val="006B3AA3"/>
    <w:rsid w:val="006B3E0F"/>
    <w:rsid w:val="006B42F8"/>
    <w:rsid w:val="006B4B0B"/>
    <w:rsid w:val="006B578A"/>
    <w:rsid w:val="006B5D3A"/>
    <w:rsid w:val="006B7CA8"/>
    <w:rsid w:val="006C10CF"/>
    <w:rsid w:val="006C1994"/>
    <w:rsid w:val="006C1AB4"/>
    <w:rsid w:val="006C2832"/>
    <w:rsid w:val="006C6D2D"/>
    <w:rsid w:val="006C76AC"/>
    <w:rsid w:val="006D0621"/>
    <w:rsid w:val="006D1098"/>
    <w:rsid w:val="006D179D"/>
    <w:rsid w:val="006D2AED"/>
    <w:rsid w:val="006D3523"/>
    <w:rsid w:val="006D430D"/>
    <w:rsid w:val="006D579F"/>
    <w:rsid w:val="006D6AFA"/>
    <w:rsid w:val="006E0C5F"/>
    <w:rsid w:val="006E0EBE"/>
    <w:rsid w:val="006E11F3"/>
    <w:rsid w:val="006E218C"/>
    <w:rsid w:val="006E2437"/>
    <w:rsid w:val="006E266A"/>
    <w:rsid w:val="006E26CD"/>
    <w:rsid w:val="006E360A"/>
    <w:rsid w:val="006E3A24"/>
    <w:rsid w:val="006E3EAF"/>
    <w:rsid w:val="006E586A"/>
    <w:rsid w:val="006E5C41"/>
    <w:rsid w:val="006F2129"/>
    <w:rsid w:val="006F2881"/>
    <w:rsid w:val="006F37FC"/>
    <w:rsid w:val="006F3A22"/>
    <w:rsid w:val="006F6463"/>
    <w:rsid w:val="006F6741"/>
    <w:rsid w:val="00700512"/>
    <w:rsid w:val="00704CDB"/>
    <w:rsid w:val="007055D3"/>
    <w:rsid w:val="0070696F"/>
    <w:rsid w:val="0071045A"/>
    <w:rsid w:val="00710594"/>
    <w:rsid w:val="00710A79"/>
    <w:rsid w:val="00711DE4"/>
    <w:rsid w:val="00712F45"/>
    <w:rsid w:val="0071365A"/>
    <w:rsid w:val="007138F9"/>
    <w:rsid w:val="00713D6F"/>
    <w:rsid w:val="00715FDF"/>
    <w:rsid w:val="00717472"/>
    <w:rsid w:val="007175DA"/>
    <w:rsid w:val="00721FDF"/>
    <w:rsid w:val="00722016"/>
    <w:rsid w:val="00722C8F"/>
    <w:rsid w:val="00723571"/>
    <w:rsid w:val="0072567E"/>
    <w:rsid w:val="007267BB"/>
    <w:rsid w:val="00730585"/>
    <w:rsid w:val="00732FF3"/>
    <w:rsid w:val="00734810"/>
    <w:rsid w:val="00735610"/>
    <w:rsid w:val="0073742A"/>
    <w:rsid w:val="00737C26"/>
    <w:rsid w:val="00737CB3"/>
    <w:rsid w:val="00737EA1"/>
    <w:rsid w:val="00742076"/>
    <w:rsid w:val="0074275C"/>
    <w:rsid w:val="00743048"/>
    <w:rsid w:val="00743076"/>
    <w:rsid w:val="00743BF7"/>
    <w:rsid w:val="00744809"/>
    <w:rsid w:val="00745A7A"/>
    <w:rsid w:val="007465A4"/>
    <w:rsid w:val="007470ED"/>
    <w:rsid w:val="007474C7"/>
    <w:rsid w:val="00751112"/>
    <w:rsid w:val="007519FC"/>
    <w:rsid w:val="00751BB5"/>
    <w:rsid w:val="0075272B"/>
    <w:rsid w:val="00752E71"/>
    <w:rsid w:val="00753064"/>
    <w:rsid w:val="00755470"/>
    <w:rsid w:val="007559C8"/>
    <w:rsid w:val="007563A3"/>
    <w:rsid w:val="00757718"/>
    <w:rsid w:val="00760CB4"/>
    <w:rsid w:val="00761FDF"/>
    <w:rsid w:val="00762223"/>
    <w:rsid w:val="007629CC"/>
    <w:rsid w:val="007654DA"/>
    <w:rsid w:val="00773867"/>
    <w:rsid w:val="00773A60"/>
    <w:rsid w:val="00774C84"/>
    <w:rsid w:val="00774EF9"/>
    <w:rsid w:val="00776FDE"/>
    <w:rsid w:val="007809B8"/>
    <w:rsid w:val="00782A5E"/>
    <w:rsid w:val="007833F3"/>
    <w:rsid w:val="0078516B"/>
    <w:rsid w:val="00785FCC"/>
    <w:rsid w:val="0078609F"/>
    <w:rsid w:val="007871C1"/>
    <w:rsid w:val="007875A7"/>
    <w:rsid w:val="007907D2"/>
    <w:rsid w:val="00790E9E"/>
    <w:rsid w:val="007919CA"/>
    <w:rsid w:val="00792669"/>
    <w:rsid w:val="00793809"/>
    <w:rsid w:val="007938EB"/>
    <w:rsid w:val="00795425"/>
    <w:rsid w:val="00795AE4"/>
    <w:rsid w:val="00797CDE"/>
    <w:rsid w:val="007A4446"/>
    <w:rsid w:val="007A4F38"/>
    <w:rsid w:val="007A5400"/>
    <w:rsid w:val="007A6C47"/>
    <w:rsid w:val="007A7C44"/>
    <w:rsid w:val="007B487E"/>
    <w:rsid w:val="007B4EC6"/>
    <w:rsid w:val="007B6D31"/>
    <w:rsid w:val="007C2155"/>
    <w:rsid w:val="007C21A4"/>
    <w:rsid w:val="007C3A63"/>
    <w:rsid w:val="007C586A"/>
    <w:rsid w:val="007C643E"/>
    <w:rsid w:val="007C76D9"/>
    <w:rsid w:val="007D04AD"/>
    <w:rsid w:val="007D0A21"/>
    <w:rsid w:val="007D25EB"/>
    <w:rsid w:val="007D45F2"/>
    <w:rsid w:val="007E0052"/>
    <w:rsid w:val="007E39A7"/>
    <w:rsid w:val="007E4858"/>
    <w:rsid w:val="007E4A77"/>
    <w:rsid w:val="007F047C"/>
    <w:rsid w:val="007F05AE"/>
    <w:rsid w:val="007F0EA1"/>
    <w:rsid w:val="007F17B0"/>
    <w:rsid w:val="007F1ECD"/>
    <w:rsid w:val="007F2BE0"/>
    <w:rsid w:val="007F3E2D"/>
    <w:rsid w:val="007F40FF"/>
    <w:rsid w:val="007F5942"/>
    <w:rsid w:val="007F6447"/>
    <w:rsid w:val="007F71D3"/>
    <w:rsid w:val="00805F2F"/>
    <w:rsid w:val="00807420"/>
    <w:rsid w:val="00807E8E"/>
    <w:rsid w:val="008121B3"/>
    <w:rsid w:val="00814A34"/>
    <w:rsid w:val="008158A8"/>
    <w:rsid w:val="008159A8"/>
    <w:rsid w:val="008162C1"/>
    <w:rsid w:val="00816896"/>
    <w:rsid w:val="00817DCD"/>
    <w:rsid w:val="008207EF"/>
    <w:rsid w:val="00820878"/>
    <w:rsid w:val="00821264"/>
    <w:rsid w:val="00821C89"/>
    <w:rsid w:val="008221A3"/>
    <w:rsid w:val="008239E9"/>
    <w:rsid w:val="00823E86"/>
    <w:rsid w:val="0082413F"/>
    <w:rsid w:val="0082496C"/>
    <w:rsid w:val="00824ECC"/>
    <w:rsid w:val="00825739"/>
    <w:rsid w:val="00826953"/>
    <w:rsid w:val="00827023"/>
    <w:rsid w:val="008309E1"/>
    <w:rsid w:val="008317E1"/>
    <w:rsid w:val="0083274B"/>
    <w:rsid w:val="00832828"/>
    <w:rsid w:val="0083361A"/>
    <w:rsid w:val="00833777"/>
    <w:rsid w:val="00834BC2"/>
    <w:rsid w:val="0083554F"/>
    <w:rsid w:val="00836C62"/>
    <w:rsid w:val="00837113"/>
    <w:rsid w:val="00837172"/>
    <w:rsid w:val="00837330"/>
    <w:rsid w:val="00837D82"/>
    <w:rsid w:val="0084009D"/>
    <w:rsid w:val="00841797"/>
    <w:rsid w:val="00842607"/>
    <w:rsid w:val="008427C2"/>
    <w:rsid w:val="008429AF"/>
    <w:rsid w:val="00843831"/>
    <w:rsid w:val="008461D9"/>
    <w:rsid w:val="008463BE"/>
    <w:rsid w:val="0084790C"/>
    <w:rsid w:val="008508FA"/>
    <w:rsid w:val="00851036"/>
    <w:rsid w:val="0085111E"/>
    <w:rsid w:val="00852985"/>
    <w:rsid w:val="00852CB2"/>
    <w:rsid w:val="00853D2B"/>
    <w:rsid w:val="00857588"/>
    <w:rsid w:val="00857FE7"/>
    <w:rsid w:val="0086109B"/>
    <w:rsid w:val="00861831"/>
    <w:rsid w:val="008619AC"/>
    <w:rsid w:val="00862171"/>
    <w:rsid w:val="008622E8"/>
    <w:rsid w:val="008624BE"/>
    <w:rsid w:val="00862638"/>
    <w:rsid w:val="00862E2B"/>
    <w:rsid w:val="00863954"/>
    <w:rsid w:val="008647C0"/>
    <w:rsid w:val="00865DB4"/>
    <w:rsid w:val="008676D9"/>
    <w:rsid w:val="0086781C"/>
    <w:rsid w:val="00871377"/>
    <w:rsid w:val="008720BE"/>
    <w:rsid w:val="00872388"/>
    <w:rsid w:val="008758C7"/>
    <w:rsid w:val="00876877"/>
    <w:rsid w:val="00877021"/>
    <w:rsid w:val="0087713C"/>
    <w:rsid w:val="00880685"/>
    <w:rsid w:val="00880B34"/>
    <w:rsid w:val="008837D9"/>
    <w:rsid w:val="00883EFE"/>
    <w:rsid w:val="00884187"/>
    <w:rsid w:val="00884611"/>
    <w:rsid w:val="00884FCE"/>
    <w:rsid w:val="0088514A"/>
    <w:rsid w:val="00886CDA"/>
    <w:rsid w:val="0089286A"/>
    <w:rsid w:val="00893A1D"/>
    <w:rsid w:val="00895B23"/>
    <w:rsid w:val="00896220"/>
    <w:rsid w:val="00896E4E"/>
    <w:rsid w:val="00896E6E"/>
    <w:rsid w:val="008A022E"/>
    <w:rsid w:val="008A07E8"/>
    <w:rsid w:val="008A1091"/>
    <w:rsid w:val="008A16B0"/>
    <w:rsid w:val="008A2555"/>
    <w:rsid w:val="008A27BB"/>
    <w:rsid w:val="008A2DB8"/>
    <w:rsid w:val="008A2E16"/>
    <w:rsid w:val="008A4980"/>
    <w:rsid w:val="008A5200"/>
    <w:rsid w:val="008A61C8"/>
    <w:rsid w:val="008A6F5F"/>
    <w:rsid w:val="008B0A5B"/>
    <w:rsid w:val="008B29F6"/>
    <w:rsid w:val="008B2FCD"/>
    <w:rsid w:val="008B33A8"/>
    <w:rsid w:val="008B476C"/>
    <w:rsid w:val="008B4FDD"/>
    <w:rsid w:val="008C1C9C"/>
    <w:rsid w:val="008C1F32"/>
    <w:rsid w:val="008C2ABD"/>
    <w:rsid w:val="008C381A"/>
    <w:rsid w:val="008C3CE2"/>
    <w:rsid w:val="008C4BE7"/>
    <w:rsid w:val="008C4CA2"/>
    <w:rsid w:val="008C6BA7"/>
    <w:rsid w:val="008C75A3"/>
    <w:rsid w:val="008D18E3"/>
    <w:rsid w:val="008D28A8"/>
    <w:rsid w:val="008D43CC"/>
    <w:rsid w:val="008D48BF"/>
    <w:rsid w:val="008D4D55"/>
    <w:rsid w:val="008D63BD"/>
    <w:rsid w:val="008D676F"/>
    <w:rsid w:val="008D75CE"/>
    <w:rsid w:val="008D7655"/>
    <w:rsid w:val="008E5852"/>
    <w:rsid w:val="008F0913"/>
    <w:rsid w:val="008F2556"/>
    <w:rsid w:val="008F4A8C"/>
    <w:rsid w:val="008F75E8"/>
    <w:rsid w:val="008F7DE8"/>
    <w:rsid w:val="009003DF"/>
    <w:rsid w:val="00900963"/>
    <w:rsid w:val="00900ACB"/>
    <w:rsid w:val="00900C7B"/>
    <w:rsid w:val="009018A7"/>
    <w:rsid w:val="00901C5E"/>
    <w:rsid w:val="00901FE5"/>
    <w:rsid w:val="00902054"/>
    <w:rsid w:val="0090337B"/>
    <w:rsid w:val="00903841"/>
    <w:rsid w:val="0090385D"/>
    <w:rsid w:val="009047CF"/>
    <w:rsid w:val="009070EE"/>
    <w:rsid w:val="00907DDB"/>
    <w:rsid w:val="00911603"/>
    <w:rsid w:val="00911F14"/>
    <w:rsid w:val="009127F5"/>
    <w:rsid w:val="00913960"/>
    <w:rsid w:val="00913B13"/>
    <w:rsid w:val="009150EC"/>
    <w:rsid w:val="0091552C"/>
    <w:rsid w:val="0091749C"/>
    <w:rsid w:val="00920702"/>
    <w:rsid w:val="00920DBD"/>
    <w:rsid w:val="00922C47"/>
    <w:rsid w:val="00924B73"/>
    <w:rsid w:val="00925086"/>
    <w:rsid w:val="00927DEE"/>
    <w:rsid w:val="0093058E"/>
    <w:rsid w:val="00931470"/>
    <w:rsid w:val="00932252"/>
    <w:rsid w:val="009322EB"/>
    <w:rsid w:val="009329A9"/>
    <w:rsid w:val="009340D1"/>
    <w:rsid w:val="009341C9"/>
    <w:rsid w:val="0093599A"/>
    <w:rsid w:val="00937A95"/>
    <w:rsid w:val="00937B45"/>
    <w:rsid w:val="00937EFB"/>
    <w:rsid w:val="0094055D"/>
    <w:rsid w:val="009420FD"/>
    <w:rsid w:val="009431F1"/>
    <w:rsid w:val="00947C42"/>
    <w:rsid w:val="00950086"/>
    <w:rsid w:val="00950679"/>
    <w:rsid w:val="00950E38"/>
    <w:rsid w:val="00951DFE"/>
    <w:rsid w:val="00953345"/>
    <w:rsid w:val="00954CB0"/>
    <w:rsid w:val="00956196"/>
    <w:rsid w:val="00957B6F"/>
    <w:rsid w:val="00957ECB"/>
    <w:rsid w:val="009600F0"/>
    <w:rsid w:val="00962AD4"/>
    <w:rsid w:val="00962DB8"/>
    <w:rsid w:val="00962E37"/>
    <w:rsid w:val="00963DED"/>
    <w:rsid w:val="009646F7"/>
    <w:rsid w:val="00965739"/>
    <w:rsid w:val="00965BA7"/>
    <w:rsid w:val="0096699E"/>
    <w:rsid w:val="0096707F"/>
    <w:rsid w:val="00970C66"/>
    <w:rsid w:val="00971D63"/>
    <w:rsid w:val="009723B4"/>
    <w:rsid w:val="0097391D"/>
    <w:rsid w:val="009743B3"/>
    <w:rsid w:val="009744BF"/>
    <w:rsid w:val="0097566A"/>
    <w:rsid w:val="00975A0B"/>
    <w:rsid w:val="00976315"/>
    <w:rsid w:val="009823E3"/>
    <w:rsid w:val="009826A3"/>
    <w:rsid w:val="00982C9D"/>
    <w:rsid w:val="009841C7"/>
    <w:rsid w:val="00986E21"/>
    <w:rsid w:val="00987576"/>
    <w:rsid w:val="00987C65"/>
    <w:rsid w:val="00987EB7"/>
    <w:rsid w:val="00990543"/>
    <w:rsid w:val="00990D1A"/>
    <w:rsid w:val="00991689"/>
    <w:rsid w:val="00992A1D"/>
    <w:rsid w:val="009A042D"/>
    <w:rsid w:val="009A0ED8"/>
    <w:rsid w:val="009A0F50"/>
    <w:rsid w:val="009A1572"/>
    <w:rsid w:val="009A17AF"/>
    <w:rsid w:val="009A32A9"/>
    <w:rsid w:val="009A3450"/>
    <w:rsid w:val="009A38B6"/>
    <w:rsid w:val="009A462B"/>
    <w:rsid w:val="009A691B"/>
    <w:rsid w:val="009A7254"/>
    <w:rsid w:val="009A7A5D"/>
    <w:rsid w:val="009B2099"/>
    <w:rsid w:val="009B305D"/>
    <w:rsid w:val="009B3638"/>
    <w:rsid w:val="009B4E67"/>
    <w:rsid w:val="009B7DD8"/>
    <w:rsid w:val="009C1043"/>
    <w:rsid w:val="009C11D9"/>
    <w:rsid w:val="009C1381"/>
    <w:rsid w:val="009C1E5E"/>
    <w:rsid w:val="009C2546"/>
    <w:rsid w:val="009C2DFC"/>
    <w:rsid w:val="009C356D"/>
    <w:rsid w:val="009C371D"/>
    <w:rsid w:val="009C427D"/>
    <w:rsid w:val="009C52AE"/>
    <w:rsid w:val="009C696F"/>
    <w:rsid w:val="009D0873"/>
    <w:rsid w:val="009D1360"/>
    <w:rsid w:val="009D154A"/>
    <w:rsid w:val="009D1793"/>
    <w:rsid w:val="009D1BBC"/>
    <w:rsid w:val="009D22BB"/>
    <w:rsid w:val="009D24E0"/>
    <w:rsid w:val="009D2923"/>
    <w:rsid w:val="009D31DB"/>
    <w:rsid w:val="009D3625"/>
    <w:rsid w:val="009D399C"/>
    <w:rsid w:val="009D47BB"/>
    <w:rsid w:val="009D4BA6"/>
    <w:rsid w:val="009D78FB"/>
    <w:rsid w:val="009D7DAA"/>
    <w:rsid w:val="009E06AD"/>
    <w:rsid w:val="009E079D"/>
    <w:rsid w:val="009E0887"/>
    <w:rsid w:val="009E0930"/>
    <w:rsid w:val="009E0B51"/>
    <w:rsid w:val="009E1030"/>
    <w:rsid w:val="009E1BF8"/>
    <w:rsid w:val="009E26CE"/>
    <w:rsid w:val="009E28B7"/>
    <w:rsid w:val="009E357A"/>
    <w:rsid w:val="009E41DF"/>
    <w:rsid w:val="009E54D1"/>
    <w:rsid w:val="009E5F11"/>
    <w:rsid w:val="009F0916"/>
    <w:rsid w:val="009F3865"/>
    <w:rsid w:val="009F3E8B"/>
    <w:rsid w:val="009F420C"/>
    <w:rsid w:val="009F4C24"/>
    <w:rsid w:val="009F5469"/>
    <w:rsid w:val="009F6962"/>
    <w:rsid w:val="00A00CA9"/>
    <w:rsid w:val="00A030AF"/>
    <w:rsid w:val="00A03CA1"/>
    <w:rsid w:val="00A04080"/>
    <w:rsid w:val="00A041EE"/>
    <w:rsid w:val="00A04AEB"/>
    <w:rsid w:val="00A05256"/>
    <w:rsid w:val="00A0604E"/>
    <w:rsid w:val="00A060BB"/>
    <w:rsid w:val="00A06A60"/>
    <w:rsid w:val="00A071CE"/>
    <w:rsid w:val="00A11ED0"/>
    <w:rsid w:val="00A120BC"/>
    <w:rsid w:val="00A139C1"/>
    <w:rsid w:val="00A149CA"/>
    <w:rsid w:val="00A16B1D"/>
    <w:rsid w:val="00A218AF"/>
    <w:rsid w:val="00A230E1"/>
    <w:rsid w:val="00A23EEE"/>
    <w:rsid w:val="00A2627A"/>
    <w:rsid w:val="00A27D4C"/>
    <w:rsid w:val="00A31BEE"/>
    <w:rsid w:val="00A326E9"/>
    <w:rsid w:val="00A32E10"/>
    <w:rsid w:val="00A32F4B"/>
    <w:rsid w:val="00A34416"/>
    <w:rsid w:val="00A3492D"/>
    <w:rsid w:val="00A35807"/>
    <w:rsid w:val="00A35C19"/>
    <w:rsid w:val="00A36096"/>
    <w:rsid w:val="00A36CDF"/>
    <w:rsid w:val="00A3729E"/>
    <w:rsid w:val="00A3734B"/>
    <w:rsid w:val="00A37B39"/>
    <w:rsid w:val="00A406CF"/>
    <w:rsid w:val="00A40DB5"/>
    <w:rsid w:val="00A43137"/>
    <w:rsid w:val="00A43A77"/>
    <w:rsid w:val="00A46CBC"/>
    <w:rsid w:val="00A4773B"/>
    <w:rsid w:val="00A506AD"/>
    <w:rsid w:val="00A50CB0"/>
    <w:rsid w:val="00A5167E"/>
    <w:rsid w:val="00A524CF"/>
    <w:rsid w:val="00A5256D"/>
    <w:rsid w:val="00A531E0"/>
    <w:rsid w:val="00A5338A"/>
    <w:rsid w:val="00A544A1"/>
    <w:rsid w:val="00A547F5"/>
    <w:rsid w:val="00A54F11"/>
    <w:rsid w:val="00A54F18"/>
    <w:rsid w:val="00A574D5"/>
    <w:rsid w:val="00A57F0F"/>
    <w:rsid w:val="00A60B3D"/>
    <w:rsid w:val="00A611D4"/>
    <w:rsid w:val="00A61506"/>
    <w:rsid w:val="00A62F86"/>
    <w:rsid w:val="00A63D63"/>
    <w:rsid w:val="00A65E69"/>
    <w:rsid w:val="00A66C1A"/>
    <w:rsid w:val="00A70C58"/>
    <w:rsid w:val="00A710FD"/>
    <w:rsid w:val="00A7288C"/>
    <w:rsid w:val="00A72C75"/>
    <w:rsid w:val="00A72F4B"/>
    <w:rsid w:val="00A73D00"/>
    <w:rsid w:val="00A740CE"/>
    <w:rsid w:val="00A74D84"/>
    <w:rsid w:val="00A74ED1"/>
    <w:rsid w:val="00A75417"/>
    <w:rsid w:val="00A768DA"/>
    <w:rsid w:val="00A77209"/>
    <w:rsid w:val="00A77390"/>
    <w:rsid w:val="00A8069B"/>
    <w:rsid w:val="00A80978"/>
    <w:rsid w:val="00A80BBA"/>
    <w:rsid w:val="00A812BE"/>
    <w:rsid w:val="00A83369"/>
    <w:rsid w:val="00A86EC9"/>
    <w:rsid w:val="00A87B7F"/>
    <w:rsid w:val="00A903E5"/>
    <w:rsid w:val="00A914C8"/>
    <w:rsid w:val="00A94D71"/>
    <w:rsid w:val="00A95FF8"/>
    <w:rsid w:val="00A96373"/>
    <w:rsid w:val="00A967F8"/>
    <w:rsid w:val="00A976C6"/>
    <w:rsid w:val="00AA1A8D"/>
    <w:rsid w:val="00AA2C07"/>
    <w:rsid w:val="00AA34DC"/>
    <w:rsid w:val="00AA36B0"/>
    <w:rsid w:val="00AA41BC"/>
    <w:rsid w:val="00AA4FC1"/>
    <w:rsid w:val="00AA5328"/>
    <w:rsid w:val="00AA68B4"/>
    <w:rsid w:val="00AA6DB6"/>
    <w:rsid w:val="00AA7512"/>
    <w:rsid w:val="00AB1346"/>
    <w:rsid w:val="00AB155A"/>
    <w:rsid w:val="00AB168B"/>
    <w:rsid w:val="00AB1CE0"/>
    <w:rsid w:val="00AB21BF"/>
    <w:rsid w:val="00AB224A"/>
    <w:rsid w:val="00AB2CCB"/>
    <w:rsid w:val="00AB2F7C"/>
    <w:rsid w:val="00AB4CA0"/>
    <w:rsid w:val="00AB78E3"/>
    <w:rsid w:val="00AC06AA"/>
    <w:rsid w:val="00AC095C"/>
    <w:rsid w:val="00AC1D63"/>
    <w:rsid w:val="00AC210A"/>
    <w:rsid w:val="00AC258D"/>
    <w:rsid w:val="00AC2EFB"/>
    <w:rsid w:val="00AC3E72"/>
    <w:rsid w:val="00AC3F9A"/>
    <w:rsid w:val="00AC3FE6"/>
    <w:rsid w:val="00AC4650"/>
    <w:rsid w:val="00AC4906"/>
    <w:rsid w:val="00AC62C8"/>
    <w:rsid w:val="00AC696B"/>
    <w:rsid w:val="00AC75EA"/>
    <w:rsid w:val="00AD0A8E"/>
    <w:rsid w:val="00AD1509"/>
    <w:rsid w:val="00AD2A4D"/>
    <w:rsid w:val="00AD3BB7"/>
    <w:rsid w:val="00AD4151"/>
    <w:rsid w:val="00AD5690"/>
    <w:rsid w:val="00AD59A7"/>
    <w:rsid w:val="00AD59B8"/>
    <w:rsid w:val="00AD5D1B"/>
    <w:rsid w:val="00AD686D"/>
    <w:rsid w:val="00AD6D60"/>
    <w:rsid w:val="00AD763B"/>
    <w:rsid w:val="00AE1CB8"/>
    <w:rsid w:val="00AE1D65"/>
    <w:rsid w:val="00AE3B2B"/>
    <w:rsid w:val="00AE4F88"/>
    <w:rsid w:val="00AE7C7F"/>
    <w:rsid w:val="00AF1830"/>
    <w:rsid w:val="00AF1D40"/>
    <w:rsid w:val="00AF2A49"/>
    <w:rsid w:val="00AF2E83"/>
    <w:rsid w:val="00AF3620"/>
    <w:rsid w:val="00AF43C6"/>
    <w:rsid w:val="00AF4599"/>
    <w:rsid w:val="00AF4637"/>
    <w:rsid w:val="00AF4BB9"/>
    <w:rsid w:val="00AF582F"/>
    <w:rsid w:val="00AF6549"/>
    <w:rsid w:val="00B0088E"/>
    <w:rsid w:val="00B0207D"/>
    <w:rsid w:val="00B021A7"/>
    <w:rsid w:val="00B0253E"/>
    <w:rsid w:val="00B02BE2"/>
    <w:rsid w:val="00B0313E"/>
    <w:rsid w:val="00B03861"/>
    <w:rsid w:val="00B03BE7"/>
    <w:rsid w:val="00B03BFC"/>
    <w:rsid w:val="00B03FDD"/>
    <w:rsid w:val="00B06DB6"/>
    <w:rsid w:val="00B10DC5"/>
    <w:rsid w:val="00B115F7"/>
    <w:rsid w:val="00B1218F"/>
    <w:rsid w:val="00B12E6D"/>
    <w:rsid w:val="00B14D16"/>
    <w:rsid w:val="00B168F8"/>
    <w:rsid w:val="00B16963"/>
    <w:rsid w:val="00B16BC2"/>
    <w:rsid w:val="00B17E0A"/>
    <w:rsid w:val="00B2085C"/>
    <w:rsid w:val="00B25BA2"/>
    <w:rsid w:val="00B26536"/>
    <w:rsid w:val="00B275B7"/>
    <w:rsid w:val="00B30DDE"/>
    <w:rsid w:val="00B311EE"/>
    <w:rsid w:val="00B32794"/>
    <w:rsid w:val="00B33534"/>
    <w:rsid w:val="00B339A7"/>
    <w:rsid w:val="00B3402B"/>
    <w:rsid w:val="00B346A0"/>
    <w:rsid w:val="00B35DE2"/>
    <w:rsid w:val="00B35F75"/>
    <w:rsid w:val="00B3630F"/>
    <w:rsid w:val="00B36906"/>
    <w:rsid w:val="00B369D9"/>
    <w:rsid w:val="00B37DCC"/>
    <w:rsid w:val="00B40C33"/>
    <w:rsid w:val="00B40C99"/>
    <w:rsid w:val="00B4140B"/>
    <w:rsid w:val="00B4412B"/>
    <w:rsid w:val="00B44167"/>
    <w:rsid w:val="00B44631"/>
    <w:rsid w:val="00B44680"/>
    <w:rsid w:val="00B45613"/>
    <w:rsid w:val="00B46931"/>
    <w:rsid w:val="00B46A47"/>
    <w:rsid w:val="00B5176F"/>
    <w:rsid w:val="00B55034"/>
    <w:rsid w:val="00B5554F"/>
    <w:rsid w:val="00B567DD"/>
    <w:rsid w:val="00B56D16"/>
    <w:rsid w:val="00B56F5E"/>
    <w:rsid w:val="00B57286"/>
    <w:rsid w:val="00B579A3"/>
    <w:rsid w:val="00B6059A"/>
    <w:rsid w:val="00B61B17"/>
    <w:rsid w:val="00B61C3D"/>
    <w:rsid w:val="00B61E13"/>
    <w:rsid w:val="00B629BB"/>
    <w:rsid w:val="00B62F96"/>
    <w:rsid w:val="00B6409D"/>
    <w:rsid w:val="00B64D36"/>
    <w:rsid w:val="00B64E58"/>
    <w:rsid w:val="00B652B8"/>
    <w:rsid w:val="00B666A5"/>
    <w:rsid w:val="00B6753A"/>
    <w:rsid w:val="00B67C18"/>
    <w:rsid w:val="00B70C2F"/>
    <w:rsid w:val="00B715D6"/>
    <w:rsid w:val="00B71A8A"/>
    <w:rsid w:val="00B723D7"/>
    <w:rsid w:val="00B755D1"/>
    <w:rsid w:val="00B768B3"/>
    <w:rsid w:val="00B81738"/>
    <w:rsid w:val="00B84A39"/>
    <w:rsid w:val="00B86D67"/>
    <w:rsid w:val="00B87D54"/>
    <w:rsid w:val="00B90057"/>
    <w:rsid w:val="00B902D1"/>
    <w:rsid w:val="00B91273"/>
    <w:rsid w:val="00B946DB"/>
    <w:rsid w:val="00B95DBD"/>
    <w:rsid w:val="00BA046A"/>
    <w:rsid w:val="00BA05CC"/>
    <w:rsid w:val="00BA19A7"/>
    <w:rsid w:val="00BA20E5"/>
    <w:rsid w:val="00BA25E4"/>
    <w:rsid w:val="00BA3437"/>
    <w:rsid w:val="00BA3672"/>
    <w:rsid w:val="00BA36B8"/>
    <w:rsid w:val="00BA3D48"/>
    <w:rsid w:val="00BA7547"/>
    <w:rsid w:val="00BA7B73"/>
    <w:rsid w:val="00BB0DF8"/>
    <w:rsid w:val="00BB2228"/>
    <w:rsid w:val="00BB419D"/>
    <w:rsid w:val="00BB5225"/>
    <w:rsid w:val="00BB6F60"/>
    <w:rsid w:val="00BC16B1"/>
    <w:rsid w:val="00BC1D73"/>
    <w:rsid w:val="00BC3B70"/>
    <w:rsid w:val="00BC418C"/>
    <w:rsid w:val="00BC484C"/>
    <w:rsid w:val="00BC4BBE"/>
    <w:rsid w:val="00BC6FCD"/>
    <w:rsid w:val="00BC78AE"/>
    <w:rsid w:val="00BC7B9C"/>
    <w:rsid w:val="00BC7D49"/>
    <w:rsid w:val="00BD1F22"/>
    <w:rsid w:val="00BD2234"/>
    <w:rsid w:val="00BD224B"/>
    <w:rsid w:val="00BD2DFE"/>
    <w:rsid w:val="00BD5E86"/>
    <w:rsid w:val="00BD5F98"/>
    <w:rsid w:val="00BD6A3A"/>
    <w:rsid w:val="00BD7493"/>
    <w:rsid w:val="00BD7C01"/>
    <w:rsid w:val="00BE19FF"/>
    <w:rsid w:val="00BE2311"/>
    <w:rsid w:val="00BE5BFA"/>
    <w:rsid w:val="00BE6039"/>
    <w:rsid w:val="00BE61C3"/>
    <w:rsid w:val="00BE793A"/>
    <w:rsid w:val="00BF136B"/>
    <w:rsid w:val="00BF2043"/>
    <w:rsid w:val="00BF375D"/>
    <w:rsid w:val="00BF3772"/>
    <w:rsid w:val="00BF618E"/>
    <w:rsid w:val="00BF624C"/>
    <w:rsid w:val="00BF632E"/>
    <w:rsid w:val="00BF72D9"/>
    <w:rsid w:val="00C000E6"/>
    <w:rsid w:val="00C00D05"/>
    <w:rsid w:val="00C01B6D"/>
    <w:rsid w:val="00C02174"/>
    <w:rsid w:val="00C02719"/>
    <w:rsid w:val="00C02763"/>
    <w:rsid w:val="00C03944"/>
    <w:rsid w:val="00C03F32"/>
    <w:rsid w:val="00C04A46"/>
    <w:rsid w:val="00C04A7F"/>
    <w:rsid w:val="00C05FA3"/>
    <w:rsid w:val="00C0727B"/>
    <w:rsid w:val="00C07BC8"/>
    <w:rsid w:val="00C114A9"/>
    <w:rsid w:val="00C114F8"/>
    <w:rsid w:val="00C121E9"/>
    <w:rsid w:val="00C12974"/>
    <w:rsid w:val="00C12EBF"/>
    <w:rsid w:val="00C13366"/>
    <w:rsid w:val="00C13618"/>
    <w:rsid w:val="00C13E32"/>
    <w:rsid w:val="00C150D0"/>
    <w:rsid w:val="00C156EE"/>
    <w:rsid w:val="00C17889"/>
    <w:rsid w:val="00C17E1B"/>
    <w:rsid w:val="00C205F1"/>
    <w:rsid w:val="00C20F19"/>
    <w:rsid w:val="00C210E6"/>
    <w:rsid w:val="00C21C10"/>
    <w:rsid w:val="00C23354"/>
    <w:rsid w:val="00C233AE"/>
    <w:rsid w:val="00C2364A"/>
    <w:rsid w:val="00C2417B"/>
    <w:rsid w:val="00C25924"/>
    <w:rsid w:val="00C31DD8"/>
    <w:rsid w:val="00C320FF"/>
    <w:rsid w:val="00C337D9"/>
    <w:rsid w:val="00C349BA"/>
    <w:rsid w:val="00C35296"/>
    <w:rsid w:val="00C408AB"/>
    <w:rsid w:val="00C409DD"/>
    <w:rsid w:val="00C40F1B"/>
    <w:rsid w:val="00C437CA"/>
    <w:rsid w:val="00C44710"/>
    <w:rsid w:val="00C44C79"/>
    <w:rsid w:val="00C45021"/>
    <w:rsid w:val="00C45A79"/>
    <w:rsid w:val="00C466DB"/>
    <w:rsid w:val="00C467FE"/>
    <w:rsid w:val="00C47CDB"/>
    <w:rsid w:val="00C47E52"/>
    <w:rsid w:val="00C502BF"/>
    <w:rsid w:val="00C506AC"/>
    <w:rsid w:val="00C50B4F"/>
    <w:rsid w:val="00C52165"/>
    <w:rsid w:val="00C52235"/>
    <w:rsid w:val="00C52736"/>
    <w:rsid w:val="00C531F5"/>
    <w:rsid w:val="00C5394F"/>
    <w:rsid w:val="00C5420B"/>
    <w:rsid w:val="00C548BF"/>
    <w:rsid w:val="00C54D6B"/>
    <w:rsid w:val="00C553F7"/>
    <w:rsid w:val="00C55C96"/>
    <w:rsid w:val="00C562DC"/>
    <w:rsid w:val="00C56FE4"/>
    <w:rsid w:val="00C57386"/>
    <w:rsid w:val="00C60537"/>
    <w:rsid w:val="00C6097D"/>
    <w:rsid w:val="00C61685"/>
    <w:rsid w:val="00C61DDC"/>
    <w:rsid w:val="00C63477"/>
    <w:rsid w:val="00C6360C"/>
    <w:rsid w:val="00C638F7"/>
    <w:rsid w:val="00C6430A"/>
    <w:rsid w:val="00C64A49"/>
    <w:rsid w:val="00C65508"/>
    <w:rsid w:val="00C66C10"/>
    <w:rsid w:val="00C67781"/>
    <w:rsid w:val="00C72075"/>
    <w:rsid w:val="00C72461"/>
    <w:rsid w:val="00C73D07"/>
    <w:rsid w:val="00C75531"/>
    <w:rsid w:val="00C75FE8"/>
    <w:rsid w:val="00C80214"/>
    <w:rsid w:val="00C812AF"/>
    <w:rsid w:val="00C8187F"/>
    <w:rsid w:val="00C81AAE"/>
    <w:rsid w:val="00C8306C"/>
    <w:rsid w:val="00C834D2"/>
    <w:rsid w:val="00C849D0"/>
    <w:rsid w:val="00C84BA3"/>
    <w:rsid w:val="00C86A18"/>
    <w:rsid w:val="00C86A22"/>
    <w:rsid w:val="00C86C74"/>
    <w:rsid w:val="00C901AE"/>
    <w:rsid w:val="00C9399C"/>
    <w:rsid w:val="00C9609A"/>
    <w:rsid w:val="00C960B2"/>
    <w:rsid w:val="00C962F5"/>
    <w:rsid w:val="00C96F7A"/>
    <w:rsid w:val="00CA0C85"/>
    <w:rsid w:val="00CA1808"/>
    <w:rsid w:val="00CA307C"/>
    <w:rsid w:val="00CA368B"/>
    <w:rsid w:val="00CA52B5"/>
    <w:rsid w:val="00CA6A93"/>
    <w:rsid w:val="00CA6AC9"/>
    <w:rsid w:val="00CA6FDA"/>
    <w:rsid w:val="00CA7D02"/>
    <w:rsid w:val="00CB0A64"/>
    <w:rsid w:val="00CB0C4E"/>
    <w:rsid w:val="00CB0F2C"/>
    <w:rsid w:val="00CB311E"/>
    <w:rsid w:val="00CB3C1C"/>
    <w:rsid w:val="00CB6923"/>
    <w:rsid w:val="00CB7090"/>
    <w:rsid w:val="00CC29C1"/>
    <w:rsid w:val="00CC4FB9"/>
    <w:rsid w:val="00CC50A1"/>
    <w:rsid w:val="00CC7843"/>
    <w:rsid w:val="00CD064E"/>
    <w:rsid w:val="00CD2616"/>
    <w:rsid w:val="00CD293C"/>
    <w:rsid w:val="00CD35C7"/>
    <w:rsid w:val="00CD3E4C"/>
    <w:rsid w:val="00CD4BC3"/>
    <w:rsid w:val="00CD5C13"/>
    <w:rsid w:val="00CD6AE4"/>
    <w:rsid w:val="00CD6FE1"/>
    <w:rsid w:val="00CD74E0"/>
    <w:rsid w:val="00CE046A"/>
    <w:rsid w:val="00CE18EF"/>
    <w:rsid w:val="00CE1CAD"/>
    <w:rsid w:val="00CE21B2"/>
    <w:rsid w:val="00CE27CB"/>
    <w:rsid w:val="00CE3223"/>
    <w:rsid w:val="00CE34F4"/>
    <w:rsid w:val="00CE461F"/>
    <w:rsid w:val="00CF2265"/>
    <w:rsid w:val="00CF425C"/>
    <w:rsid w:val="00CF5885"/>
    <w:rsid w:val="00CF5B92"/>
    <w:rsid w:val="00CF5BAC"/>
    <w:rsid w:val="00CF6053"/>
    <w:rsid w:val="00CF68FE"/>
    <w:rsid w:val="00CF6C5F"/>
    <w:rsid w:val="00D03025"/>
    <w:rsid w:val="00D0352C"/>
    <w:rsid w:val="00D0406B"/>
    <w:rsid w:val="00D04531"/>
    <w:rsid w:val="00D048E7"/>
    <w:rsid w:val="00D055C4"/>
    <w:rsid w:val="00D068F6"/>
    <w:rsid w:val="00D06952"/>
    <w:rsid w:val="00D075A7"/>
    <w:rsid w:val="00D07E58"/>
    <w:rsid w:val="00D10B44"/>
    <w:rsid w:val="00D11F20"/>
    <w:rsid w:val="00D126F6"/>
    <w:rsid w:val="00D12CBA"/>
    <w:rsid w:val="00D13A96"/>
    <w:rsid w:val="00D20D1B"/>
    <w:rsid w:val="00D21D94"/>
    <w:rsid w:val="00D22169"/>
    <w:rsid w:val="00D23849"/>
    <w:rsid w:val="00D2497B"/>
    <w:rsid w:val="00D24B77"/>
    <w:rsid w:val="00D25366"/>
    <w:rsid w:val="00D25F38"/>
    <w:rsid w:val="00D27189"/>
    <w:rsid w:val="00D31B8A"/>
    <w:rsid w:val="00D31D23"/>
    <w:rsid w:val="00D32337"/>
    <w:rsid w:val="00D32DB9"/>
    <w:rsid w:val="00D32FD3"/>
    <w:rsid w:val="00D34C8D"/>
    <w:rsid w:val="00D34D16"/>
    <w:rsid w:val="00D34D6E"/>
    <w:rsid w:val="00D37EA5"/>
    <w:rsid w:val="00D405C5"/>
    <w:rsid w:val="00D41AF4"/>
    <w:rsid w:val="00D42451"/>
    <w:rsid w:val="00D43D79"/>
    <w:rsid w:val="00D4523F"/>
    <w:rsid w:val="00D46B59"/>
    <w:rsid w:val="00D473D7"/>
    <w:rsid w:val="00D5011C"/>
    <w:rsid w:val="00D50BC9"/>
    <w:rsid w:val="00D51D88"/>
    <w:rsid w:val="00D51F06"/>
    <w:rsid w:val="00D5265D"/>
    <w:rsid w:val="00D52D5B"/>
    <w:rsid w:val="00D531DF"/>
    <w:rsid w:val="00D53756"/>
    <w:rsid w:val="00D55387"/>
    <w:rsid w:val="00D57135"/>
    <w:rsid w:val="00D5716B"/>
    <w:rsid w:val="00D57A3C"/>
    <w:rsid w:val="00D608EE"/>
    <w:rsid w:val="00D609D9"/>
    <w:rsid w:val="00D61579"/>
    <w:rsid w:val="00D63DE0"/>
    <w:rsid w:val="00D675C6"/>
    <w:rsid w:val="00D70715"/>
    <w:rsid w:val="00D707E9"/>
    <w:rsid w:val="00D707F9"/>
    <w:rsid w:val="00D70F50"/>
    <w:rsid w:val="00D71C7F"/>
    <w:rsid w:val="00D72543"/>
    <w:rsid w:val="00D72A3E"/>
    <w:rsid w:val="00D73648"/>
    <w:rsid w:val="00D7369A"/>
    <w:rsid w:val="00D73ED8"/>
    <w:rsid w:val="00D74321"/>
    <w:rsid w:val="00D7478A"/>
    <w:rsid w:val="00D74850"/>
    <w:rsid w:val="00D74910"/>
    <w:rsid w:val="00D74B13"/>
    <w:rsid w:val="00D74E6F"/>
    <w:rsid w:val="00D75B29"/>
    <w:rsid w:val="00D75F40"/>
    <w:rsid w:val="00D76C96"/>
    <w:rsid w:val="00D76DA2"/>
    <w:rsid w:val="00D774B8"/>
    <w:rsid w:val="00D778BC"/>
    <w:rsid w:val="00D80070"/>
    <w:rsid w:val="00D807A6"/>
    <w:rsid w:val="00D807FC"/>
    <w:rsid w:val="00D820D8"/>
    <w:rsid w:val="00D84CE1"/>
    <w:rsid w:val="00D8626E"/>
    <w:rsid w:val="00D879F2"/>
    <w:rsid w:val="00D87A32"/>
    <w:rsid w:val="00D900CF"/>
    <w:rsid w:val="00D90A86"/>
    <w:rsid w:val="00D92652"/>
    <w:rsid w:val="00D93842"/>
    <w:rsid w:val="00D9397B"/>
    <w:rsid w:val="00D959A0"/>
    <w:rsid w:val="00D95DE8"/>
    <w:rsid w:val="00D9636C"/>
    <w:rsid w:val="00D96949"/>
    <w:rsid w:val="00D971FF"/>
    <w:rsid w:val="00D973E2"/>
    <w:rsid w:val="00D97EEE"/>
    <w:rsid w:val="00DA1285"/>
    <w:rsid w:val="00DA323D"/>
    <w:rsid w:val="00DA3C18"/>
    <w:rsid w:val="00DA44B5"/>
    <w:rsid w:val="00DA475F"/>
    <w:rsid w:val="00DA4B61"/>
    <w:rsid w:val="00DA5750"/>
    <w:rsid w:val="00DA6285"/>
    <w:rsid w:val="00DA671E"/>
    <w:rsid w:val="00DA6F51"/>
    <w:rsid w:val="00DA7603"/>
    <w:rsid w:val="00DA787F"/>
    <w:rsid w:val="00DB0CA8"/>
    <w:rsid w:val="00DB1E74"/>
    <w:rsid w:val="00DB3975"/>
    <w:rsid w:val="00DB3A30"/>
    <w:rsid w:val="00DB5BCF"/>
    <w:rsid w:val="00DB6E8A"/>
    <w:rsid w:val="00DC08B7"/>
    <w:rsid w:val="00DC1046"/>
    <w:rsid w:val="00DC2A39"/>
    <w:rsid w:val="00DC2B70"/>
    <w:rsid w:val="00DC37CB"/>
    <w:rsid w:val="00DC3CE2"/>
    <w:rsid w:val="00DC5DC8"/>
    <w:rsid w:val="00DC6AD5"/>
    <w:rsid w:val="00DD1526"/>
    <w:rsid w:val="00DD2527"/>
    <w:rsid w:val="00DD269B"/>
    <w:rsid w:val="00DD2F3D"/>
    <w:rsid w:val="00DD42CE"/>
    <w:rsid w:val="00DD43C7"/>
    <w:rsid w:val="00DD50D5"/>
    <w:rsid w:val="00DD7F95"/>
    <w:rsid w:val="00DE0B32"/>
    <w:rsid w:val="00DE0D4D"/>
    <w:rsid w:val="00DE20CE"/>
    <w:rsid w:val="00DE2E52"/>
    <w:rsid w:val="00DE30C1"/>
    <w:rsid w:val="00DE58DA"/>
    <w:rsid w:val="00DE5B3A"/>
    <w:rsid w:val="00DE707C"/>
    <w:rsid w:val="00DE768C"/>
    <w:rsid w:val="00DE790E"/>
    <w:rsid w:val="00DE7AFA"/>
    <w:rsid w:val="00DF039B"/>
    <w:rsid w:val="00DF22E9"/>
    <w:rsid w:val="00DF2906"/>
    <w:rsid w:val="00DF32C5"/>
    <w:rsid w:val="00DF5F08"/>
    <w:rsid w:val="00DF73EF"/>
    <w:rsid w:val="00DF7B36"/>
    <w:rsid w:val="00E00745"/>
    <w:rsid w:val="00E01B95"/>
    <w:rsid w:val="00E05C05"/>
    <w:rsid w:val="00E12B0F"/>
    <w:rsid w:val="00E12F2B"/>
    <w:rsid w:val="00E12FCB"/>
    <w:rsid w:val="00E1464B"/>
    <w:rsid w:val="00E15D91"/>
    <w:rsid w:val="00E16CB7"/>
    <w:rsid w:val="00E17997"/>
    <w:rsid w:val="00E17E5E"/>
    <w:rsid w:val="00E22302"/>
    <w:rsid w:val="00E22C07"/>
    <w:rsid w:val="00E22F10"/>
    <w:rsid w:val="00E233FB"/>
    <w:rsid w:val="00E24B9B"/>
    <w:rsid w:val="00E25985"/>
    <w:rsid w:val="00E25AFC"/>
    <w:rsid w:val="00E25CE1"/>
    <w:rsid w:val="00E30990"/>
    <w:rsid w:val="00E309B4"/>
    <w:rsid w:val="00E311BE"/>
    <w:rsid w:val="00E33774"/>
    <w:rsid w:val="00E33A5C"/>
    <w:rsid w:val="00E33C54"/>
    <w:rsid w:val="00E33F71"/>
    <w:rsid w:val="00E350F1"/>
    <w:rsid w:val="00E3543C"/>
    <w:rsid w:val="00E368A7"/>
    <w:rsid w:val="00E3712F"/>
    <w:rsid w:val="00E37216"/>
    <w:rsid w:val="00E408D2"/>
    <w:rsid w:val="00E42C7E"/>
    <w:rsid w:val="00E441AE"/>
    <w:rsid w:val="00E45300"/>
    <w:rsid w:val="00E46D1D"/>
    <w:rsid w:val="00E51C0C"/>
    <w:rsid w:val="00E51DC1"/>
    <w:rsid w:val="00E534E1"/>
    <w:rsid w:val="00E54F35"/>
    <w:rsid w:val="00E55B66"/>
    <w:rsid w:val="00E55EC1"/>
    <w:rsid w:val="00E5792F"/>
    <w:rsid w:val="00E624DE"/>
    <w:rsid w:val="00E62A39"/>
    <w:rsid w:val="00E63ECB"/>
    <w:rsid w:val="00E67095"/>
    <w:rsid w:val="00E714CC"/>
    <w:rsid w:val="00E718B1"/>
    <w:rsid w:val="00E721E3"/>
    <w:rsid w:val="00E72D8B"/>
    <w:rsid w:val="00E73061"/>
    <w:rsid w:val="00E74521"/>
    <w:rsid w:val="00E7566E"/>
    <w:rsid w:val="00E76D69"/>
    <w:rsid w:val="00E808B0"/>
    <w:rsid w:val="00E80DF9"/>
    <w:rsid w:val="00E8103C"/>
    <w:rsid w:val="00E82022"/>
    <w:rsid w:val="00E8413B"/>
    <w:rsid w:val="00E8608C"/>
    <w:rsid w:val="00E86891"/>
    <w:rsid w:val="00E86A6E"/>
    <w:rsid w:val="00E87482"/>
    <w:rsid w:val="00E9012B"/>
    <w:rsid w:val="00E90D4A"/>
    <w:rsid w:val="00E9258B"/>
    <w:rsid w:val="00E9267A"/>
    <w:rsid w:val="00E92E29"/>
    <w:rsid w:val="00E952B6"/>
    <w:rsid w:val="00E95AED"/>
    <w:rsid w:val="00E96350"/>
    <w:rsid w:val="00E96E58"/>
    <w:rsid w:val="00E97DCC"/>
    <w:rsid w:val="00EA0A04"/>
    <w:rsid w:val="00EA4D93"/>
    <w:rsid w:val="00EA6DDE"/>
    <w:rsid w:val="00EB1981"/>
    <w:rsid w:val="00EB1AD7"/>
    <w:rsid w:val="00EB28F6"/>
    <w:rsid w:val="00EB29EF"/>
    <w:rsid w:val="00EB3F13"/>
    <w:rsid w:val="00EB4610"/>
    <w:rsid w:val="00EB5666"/>
    <w:rsid w:val="00EB6AA5"/>
    <w:rsid w:val="00EC1272"/>
    <w:rsid w:val="00EC12BE"/>
    <w:rsid w:val="00EC1C6A"/>
    <w:rsid w:val="00EC2056"/>
    <w:rsid w:val="00EC2340"/>
    <w:rsid w:val="00EC283D"/>
    <w:rsid w:val="00EC2AA5"/>
    <w:rsid w:val="00EC4157"/>
    <w:rsid w:val="00EC556F"/>
    <w:rsid w:val="00EC5B2A"/>
    <w:rsid w:val="00EC5DA3"/>
    <w:rsid w:val="00EC6694"/>
    <w:rsid w:val="00EC700B"/>
    <w:rsid w:val="00EC7C37"/>
    <w:rsid w:val="00ED03C4"/>
    <w:rsid w:val="00ED2DAF"/>
    <w:rsid w:val="00ED3BEB"/>
    <w:rsid w:val="00ED6251"/>
    <w:rsid w:val="00ED7A1D"/>
    <w:rsid w:val="00ED7C05"/>
    <w:rsid w:val="00EE10B1"/>
    <w:rsid w:val="00EE2EE4"/>
    <w:rsid w:val="00EE3E65"/>
    <w:rsid w:val="00EE4DDC"/>
    <w:rsid w:val="00EE5955"/>
    <w:rsid w:val="00EE5F7D"/>
    <w:rsid w:val="00EE7728"/>
    <w:rsid w:val="00EF01B0"/>
    <w:rsid w:val="00EF101D"/>
    <w:rsid w:val="00EF10A8"/>
    <w:rsid w:val="00EF262E"/>
    <w:rsid w:val="00EF5DAD"/>
    <w:rsid w:val="00EF663C"/>
    <w:rsid w:val="00EF718B"/>
    <w:rsid w:val="00EF73F2"/>
    <w:rsid w:val="00F03471"/>
    <w:rsid w:val="00F05A3C"/>
    <w:rsid w:val="00F06D9A"/>
    <w:rsid w:val="00F07B02"/>
    <w:rsid w:val="00F07CC4"/>
    <w:rsid w:val="00F07F5D"/>
    <w:rsid w:val="00F11A68"/>
    <w:rsid w:val="00F12465"/>
    <w:rsid w:val="00F131CD"/>
    <w:rsid w:val="00F14FEB"/>
    <w:rsid w:val="00F1575A"/>
    <w:rsid w:val="00F16204"/>
    <w:rsid w:val="00F16211"/>
    <w:rsid w:val="00F1716F"/>
    <w:rsid w:val="00F20FD0"/>
    <w:rsid w:val="00F21220"/>
    <w:rsid w:val="00F21616"/>
    <w:rsid w:val="00F2173C"/>
    <w:rsid w:val="00F243B2"/>
    <w:rsid w:val="00F24C54"/>
    <w:rsid w:val="00F2543C"/>
    <w:rsid w:val="00F271D7"/>
    <w:rsid w:val="00F27628"/>
    <w:rsid w:val="00F3233F"/>
    <w:rsid w:val="00F323F8"/>
    <w:rsid w:val="00F34F95"/>
    <w:rsid w:val="00F35144"/>
    <w:rsid w:val="00F353E1"/>
    <w:rsid w:val="00F35D0E"/>
    <w:rsid w:val="00F41EC1"/>
    <w:rsid w:val="00F4318E"/>
    <w:rsid w:val="00F442F5"/>
    <w:rsid w:val="00F446DB"/>
    <w:rsid w:val="00F455F9"/>
    <w:rsid w:val="00F462B6"/>
    <w:rsid w:val="00F519D5"/>
    <w:rsid w:val="00F51C95"/>
    <w:rsid w:val="00F523D1"/>
    <w:rsid w:val="00F53B7A"/>
    <w:rsid w:val="00F550A4"/>
    <w:rsid w:val="00F55F0B"/>
    <w:rsid w:val="00F566D8"/>
    <w:rsid w:val="00F57547"/>
    <w:rsid w:val="00F575B9"/>
    <w:rsid w:val="00F579D2"/>
    <w:rsid w:val="00F57B23"/>
    <w:rsid w:val="00F60922"/>
    <w:rsid w:val="00F6165A"/>
    <w:rsid w:val="00F62420"/>
    <w:rsid w:val="00F62A57"/>
    <w:rsid w:val="00F633A4"/>
    <w:rsid w:val="00F65C4A"/>
    <w:rsid w:val="00F66DC6"/>
    <w:rsid w:val="00F70562"/>
    <w:rsid w:val="00F7066B"/>
    <w:rsid w:val="00F70713"/>
    <w:rsid w:val="00F710A6"/>
    <w:rsid w:val="00F711E2"/>
    <w:rsid w:val="00F71F28"/>
    <w:rsid w:val="00F75007"/>
    <w:rsid w:val="00F75B20"/>
    <w:rsid w:val="00F75D77"/>
    <w:rsid w:val="00F764E6"/>
    <w:rsid w:val="00F7671D"/>
    <w:rsid w:val="00F76B24"/>
    <w:rsid w:val="00F77988"/>
    <w:rsid w:val="00F8091D"/>
    <w:rsid w:val="00F82B2B"/>
    <w:rsid w:val="00F831D6"/>
    <w:rsid w:val="00F83A24"/>
    <w:rsid w:val="00F8489C"/>
    <w:rsid w:val="00F85028"/>
    <w:rsid w:val="00F8621A"/>
    <w:rsid w:val="00F86559"/>
    <w:rsid w:val="00F86760"/>
    <w:rsid w:val="00F90A32"/>
    <w:rsid w:val="00F90D3E"/>
    <w:rsid w:val="00F92E51"/>
    <w:rsid w:val="00F92FF4"/>
    <w:rsid w:val="00F934B1"/>
    <w:rsid w:val="00F937D6"/>
    <w:rsid w:val="00F94B94"/>
    <w:rsid w:val="00F958E3"/>
    <w:rsid w:val="00F96D6D"/>
    <w:rsid w:val="00F97360"/>
    <w:rsid w:val="00FA115E"/>
    <w:rsid w:val="00FA1400"/>
    <w:rsid w:val="00FA2354"/>
    <w:rsid w:val="00FA28BA"/>
    <w:rsid w:val="00FA2C9F"/>
    <w:rsid w:val="00FA3186"/>
    <w:rsid w:val="00FA3E77"/>
    <w:rsid w:val="00FA4B4E"/>
    <w:rsid w:val="00FA4C45"/>
    <w:rsid w:val="00FA566D"/>
    <w:rsid w:val="00FA6599"/>
    <w:rsid w:val="00FA67E7"/>
    <w:rsid w:val="00FA6C1C"/>
    <w:rsid w:val="00FA72EF"/>
    <w:rsid w:val="00FA73D3"/>
    <w:rsid w:val="00FB1608"/>
    <w:rsid w:val="00FB2394"/>
    <w:rsid w:val="00FB2E00"/>
    <w:rsid w:val="00FB38AC"/>
    <w:rsid w:val="00FB5906"/>
    <w:rsid w:val="00FB61D1"/>
    <w:rsid w:val="00FC0DB1"/>
    <w:rsid w:val="00FC2EE9"/>
    <w:rsid w:val="00FC4465"/>
    <w:rsid w:val="00FC486A"/>
    <w:rsid w:val="00FC53DD"/>
    <w:rsid w:val="00FC5FB0"/>
    <w:rsid w:val="00FD07C6"/>
    <w:rsid w:val="00FD08AF"/>
    <w:rsid w:val="00FD08C8"/>
    <w:rsid w:val="00FD2E98"/>
    <w:rsid w:val="00FD2F3C"/>
    <w:rsid w:val="00FD3700"/>
    <w:rsid w:val="00FD4949"/>
    <w:rsid w:val="00FD590F"/>
    <w:rsid w:val="00FD6412"/>
    <w:rsid w:val="00FD77E4"/>
    <w:rsid w:val="00FD7C4D"/>
    <w:rsid w:val="00FE002E"/>
    <w:rsid w:val="00FE0795"/>
    <w:rsid w:val="00FE0B94"/>
    <w:rsid w:val="00FE22FE"/>
    <w:rsid w:val="00FE36F9"/>
    <w:rsid w:val="00FE3EC6"/>
    <w:rsid w:val="00FE6CA4"/>
    <w:rsid w:val="00FE78A0"/>
    <w:rsid w:val="00FF1162"/>
    <w:rsid w:val="00FF25B0"/>
    <w:rsid w:val="00FF32F2"/>
    <w:rsid w:val="00FF36C4"/>
    <w:rsid w:val="00FF4550"/>
    <w:rsid w:val="00FF4611"/>
    <w:rsid w:val="00FF57A5"/>
    <w:rsid w:val="00FF6844"/>
    <w:rsid w:val="00FF7D07"/>
    <w:rsid w:val="00FF7E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BBBFA1E"/>
  <w15:docId w15:val="{BA41F9D1-E0FB-4FD2-842D-16C3A0FFCD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17529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3711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71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7113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70F50"/>
    <w:pPr>
      <w:ind w:left="720"/>
      <w:contextualSpacing/>
    </w:pPr>
  </w:style>
  <w:style w:type="table" w:styleId="TableGrid">
    <w:name w:val="Table Grid"/>
    <w:basedOn w:val="TableNormal"/>
    <w:uiPriority w:val="59"/>
    <w:rsid w:val="006156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F90A32"/>
    <w:rPr>
      <w:color w:val="0000FF" w:themeColor="hyperlink"/>
      <w:u w:val="single"/>
    </w:rPr>
  </w:style>
  <w:style w:type="paragraph" w:customStyle="1" w:styleId="Title2">
    <w:name w:val="Title 2"/>
    <w:basedOn w:val="Normal"/>
    <w:next w:val="Normal"/>
    <w:link w:val="Title2Char"/>
    <w:autoRedefine/>
    <w:qFormat/>
    <w:rsid w:val="00340788"/>
    <w:pPr>
      <w:spacing w:after="0" w:line="480" w:lineRule="auto"/>
      <w:outlineLvl w:val="0"/>
    </w:pPr>
    <w:rPr>
      <w:rFonts w:ascii="Times New Roman" w:eastAsiaTheme="minorHAnsi" w:hAnsi="Times New Roman" w:cs="Times New Roman"/>
      <w:b/>
      <w:sz w:val="24"/>
      <w:szCs w:val="24"/>
      <w:lang w:eastAsia="en-US"/>
    </w:rPr>
  </w:style>
  <w:style w:type="character" w:customStyle="1" w:styleId="Title2Char">
    <w:name w:val="Title 2 Char"/>
    <w:basedOn w:val="DefaultParagraphFont"/>
    <w:link w:val="Title2"/>
    <w:rsid w:val="00340788"/>
    <w:rPr>
      <w:rFonts w:ascii="Times New Roman" w:eastAsiaTheme="minorHAnsi" w:hAnsi="Times New Roman" w:cs="Times New Roman"/>
      <w:b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14F9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14F9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14F9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4F9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4F93"/>
    <w:rPr>
      <w:b/>
      <w:bCs/>
      <w:sz w:val="20"/>
      <w:szCs w:val="20"/>
    </w:rPr>
  </w:style>
  <w:style w:type="character" w:customStyle="1" w:styleId="dec-value-display-vertical">
    <w:name w:val="dec-value-display-vertical"/>
    <w:basedOn w:val="DefaultParagraphFont"/>
    <w:rsid w:val="00971D63"/>
  </w:style>
  <w:style w:type="paragraph" w:styleId="Revision">
    <w:name w:val="Revision"/>
    <w:hidden/>
    <w:uiPriority w:val="99"/>
    <w:semiHidden/>
    <w:rsid w:val="0065122B"/>
    <w:pPr>
      <w:spacing w:after="0" w:line="240" w:lineRule="auto"/>
    </w:pPr>
  </w:style>
  <w:style w:type="table" w:customStyle="1" w:styleId="TableGrid1">
    <w:name w:val="Table Grid1"/>
    <w:basedOn w:val="TableNormal"/>
    <w:next w:val="TableGrid"/>
    <w:uiPriority w:val="59"/>
    <w:rsid w:val="006F3A22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uthors-list-item">
    <w:name w:val="authors-list-item"/>
    <w:basedOn w:val="DefaultParagraphFont"/>
    <w:rsid w:val="00DA5750"/>
  </w:style>
  <w:style w:type="character" w:customStyle="1" w:styleId="id-label">
    <w:name w:val="id-label"/>
    <w:basedOn w:val="DefaultParagraphFont"/>
    <w:rsid w:val="00294F13"/>
  </w:style>
  <w:style w:type="character" w:styleId="Strong">
    <w:name w:val="Strong"/>
    <w:basedOn w:val="DefaultParagraphFont"/>
    <w:uiPriority w:val="22"/>
    <w:qFormat/>
    <w:rsid w:val="00294F13"/>
    <w:rPr>
      <w:b/>
      <w:bCs/>
    </w:rPr>
  </w:style>
  <w:style w:type="character" w:customStyle="1" w:styleId="field-content">
    <w:name w:val="field-content"/>
    <w:basedOn w:val="DefaultParagraphFont"/>
    <w:rsid w:val="00175290"/>
  </w:style>
  <w:style w:type="character" w:customStyle="1" w:styleId="Heading1Char">
    <w:name w:val="Heading 1 Char"/>
    <w:basedOn w:val="DefaultParagraphFont"/>
    <w:link w:val="Heading1"/>
    <w:uiPriority w:val="9"/>
    <w:rsid w:val="00175290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cf01">
    <w:name w:val="cf01"/>
    <w:basedOn w:val="DefaultParagraphFont"/>
    <w:rsid w:val="00D13A96"/>
    <w:rPr>
      <w:rFonts w:ascii="Segoe UI" w:hAnsi="Segoe UI" w:cs="Segoe UI" w:hint="default"/>
      <w:sz w:val="30"/>
      <w:szCs w:val="30"/>
    </w:rPr>
  </w:style>
  <w:style w:type="paragraph" w:styleId="Header">
    <w:name w:val="header"/>
    <w:basedOn w:val="Normal"/>
    <w:link w:val="HeaderChar"/>
    <w:uiPriority w:val="99"/>
    <w:unhideWhenUsed/>
    <w:rsid w:val="001857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57D7"/>
  </w:style>
  <w:style w:type="paragraph" w:styleId="Footer">
    <w:name w:val="footer"/>
    <w:basedOn w:val="Normal"/>
    <w:link w:val="FooterChar"/>
    <w:uiPriority w:val="99"/>
    <w:unhideWhenUsed/>
    <w:rsid w:val="001857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57D7"/>
  </w:style>
  <w:style w:type="paragraph" w:styleId="NormalWeb">
    <w:name w:val="Normal (Web)"/>
    <w:basedOn w:val="Normal"/>
    <w:uiPriority w:val="99"/>
    <w:unhideWhenUsed/>
    <w:rsid w:val="00C03944"/>
    <w:pPr>
      <w:spacing w:after="0" w:line="240" w:lineRule="auto"/>
    </w:pPr>
    <w:rPr>
      <w:rFonts w:ascii="Calibri" w:hAnsi="Calibri" w:cs="Calibri"/>
    </w:rPr>
  </w:style>
  <w:style w:type="paragraph" w:customStyle="1" w:styleId="elementtoproof">
    <w:name w:val="elementtoproof"/>
    <w:basedOn w:val="Normal"/>
    <w:uiPriority w:val="99"/>
    <w:semiHidden/>
    <w:rsid w:val="00C03944"/>
    <w:pPr>
      <w:spacing w:after="0" w:line="240" w:lineRule="auto"/>
    </w:pPr>
    <w:rPr>
      <w:rFonts w:ascii="Calibri" w:hAnsi="Calibri" w:cs="Calibri"/>
    </w:rPr>
  </w:style>
  <w:style w:type="paragraph" w:customStyle="1" w:styleId="pf0">
    <w:name w:val="pf0"/>
    <w:basedOn w:val="Normal"/>
    <w:rsid w:val="0031366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20F1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20F1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20F1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20F19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C20F19"/>
    <w:rPr>
      <w:color w:val="605E5C"/>
      <w:shd w:val="clear" w:color="auto" w:fill="E1DFDD"/>
    </w:rPr>
  </w:style>
  <w:style w:type="character" w:customStyle="1" w:styleId="citation-part">
    <w:name w:val="citation-part"/>
    <w:basedOn w:val="DefaultParagraphFont"/>
    <w:rsid w:val="000C746D"/>
  </w:style>
  <w:style w:type="character" w:customStyle="1" w:styleId="docsum-pmid">
    <w:name w:val="docsum-pmid"/>
    <w:basedOn w:val="DefaultParagraphFont"/>
    <w:rsid w:val="000C74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406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5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22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1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56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64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63ACBF-5EFD-4210-B0ED-5EB02C8CC8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252</Words>
  <Characters>7137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Ohio State University</Company>
  <LinksUpToDate>false</LinksUpToDate>
  <CharactersWithSpaces>8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Lab</dc:creator>
  <cp:keywords/>
  <dc:description/>
  <cp:lastModifiedBy>Wu, Jian-Qiu</cp:lastModifiedBy>
  <cp:revision>4</cp:revision>
  <cp:lastPrinted>2025-10-14T23:02:00Z</cp:lastPrinted>
  <dcterms:created xsi:type="dcterms:W3CDTF">2025-10-15T15:35:00Z</dcterms:created>
  <dcterms:modified xsi:type="dcterms:W3CDTF">2025-10-15T15:35:00Z</dcterms:modified>
</cp:coreProperties>
</file>